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06F13C2" w14:textId="231EFE1F" w:rsidR="00F14FF3" w:rsidRDefault="006B5271" w:rsidP="00F14FF3">
      <w:pPr>
        <w:spacing w:after="0" w:line="240" w:lineRule="auto"/>
        <w:contextualSpacing/>
        <w:rPr>
          <w:b/>
          <w:bCs/>
        </w:rPr>
      </w:pPr>
      <w:r w:rsidRPr="00F14FF3">
        <w:rPr>
          <w:b/>
          <w:bCs/>
        </w:rPr>
        <w:t>Recent Advances of a Wearable Sensing Glove and Sensory Feedback Device for Rehabilitation and Improved Control of Impaired Upper Limbs and Prostheses</w:t>
      </w:r>
    </w:p>
    <w:p w14:paraId="7707AFAB" w14:textId="77777777" w:rsidR="00F14FF3" w:rsidRPr="00F14FF3" w:rsidRDefault="00F14FF3" w:rsidP="00F14FF3">
      <w:pPr>
        <w:spacing w:after="0" w:line="240" w:lineRule="auto"/>
        <w:contextualSpacing/>
        <w:rPr>
          <w:b/>
          <w:bCs/>
        </w:rPr>
      </w:pPr>
    </w:p>
    <w:p w14:paraId="3C862140" w14:textId="2291E194" w:rsidR="006B5271" w:rsidRDefault="006B5271" w:rsidP="00F14FF3">
      <w:pPr>
        <w:spacing w:after="0" w:line="240" w:lineRule="auto"/>
        <w:contextualSpacing/>
      </w:pPr>
      <w:r>
        <w:t>Carl Demolder</w:t>
      </w:r>
      <w:r w:rsidR="00F14FF3" w:rsidRPr="00F14FF3">
        <w:rPr>
          <w:vertAlign w:val="superscript"/>
        </w:rPr>
        <w:t>a</w:t>
      </w:r>
      <w:r>
        <w:t>, Alicia Molina</w:t>
      </w:r>
      <w:r w:rsidR="00F14FF3">
        <w:rPr>
          <w:vertAlign w:val="superscript"/>
        </w:rPr>
        <w:t>a</w:t>
      </w:r>
      <w:r>
        <w:t xml:space="preserve">, Frank </w:t>
      </w:r>
      <w:proofErr w:type="gramStart"/>
      <w:r>
        <w:t>Hammond</w:t>
      </w:r>
      <w:r w:rsidR="00F14FF3" w:rsidRPr="00F14FF3">
        <w:rPr>
          <w:vertAlign w:val="superscript"/>
        </w:rPr>
        <w:t>d,</w:t>
      </w:r>
      <w:r w:rsidR="007315B2">
        <w:rPr>
          <w:vertAlign w:val="superscript"/>
        </w:rPr>
        <w:t>e</w:t>
      </w:r>
      <w:proofErr w:type="gramEnd"/>
      <w:r>
        <w:t>, and Woon-Hong Yeo</w:t>
      </w:r>
      <w:r w:rsidRPr="00F14FF3">
        <w:rPr>
          <w:vertAlign w:val="superscript"/>
        </w:rPr>
        <w:t>a,b,c,*</w:t>
      </w:r>
    </w:p>
    <w:p w14:paraId="5B04F7A2" w14:textId="77777777" w:rsidR="00F14FF3" w:rsidRDefault="00F14FF3" w:rsidP="00F14FF3">
      <w:pPr>
        <w:spacing w:after="0" w:line="240" w:lineRule="auto"/>
        <w:contextualSpacing/>
      </w:pPr>
    </w:p>
    <w:p w14:paraId="068839C3" w14:textId="3DC7B39C" w:rsidR="006B5271" w:rsidRDefault="006B5271" w:rsidP="00F14FF3">
      <w:pPr>
        <w:spacing w:after="0" w:line="240" w:lineRule="auto"/>
        <w:contextualSpacing/>
      </w:pPr>
      <w:r w:rsidRPr="00F14FF3">
        <w:rPr>
          <w:vertAlign w:val="superscript"/>
        </w:rPr>
        <w:t>a</w:t>
      </w:r>
      <w:r w:rsidR="00F14FF3">
        <w:rPr>
          <w:vertAlign w:val="superscript"/>
        </w:rPr>
        <w:t xml:space="preserve"> </w:t>
      </w:r>
      <w:r w:rsidRPr="006B5271">
        <w:t>George W. Woodruff School of Mechanical Engineering, Institute for Electronics and Nanotechnology, Georgia Institute of Technology, Atlanta, GA 30332, USA.</w:t>
      </w:r>
    </w:p>
    <w:p w14:paraId="42105D9E" w14:textId="3142305B" w:rsidR="006B5271" w:rsidRDefault="006B5271" w:rsidP="00F14FF3">
      <w:pPr>
        <w:spacing w:after="0" w:line="240" w:lineRule="auto"/>
        <w:contextualSpacing/>
      </w:pPr>
      <w:r w:rsidRPr="00F14FF3">
        <w:rPr>
          <w:vertAlign w:val="superscript"/>
        </w:rPr>
        <w:t>b</w:t>
      </w:r>
      <w:r w:rsidR="00F14FF3">
        <w:rPr>
          <w:vertAlign w:val="superscript"/>
        </w:rPr>
        <w:t xml:space="preserve"> </w:t>
      </w:r>
      <w:r w:rsidRPr="006B5271">
        <w:t>Wallace H. Coulter Department of Biomedical Engineering, Parker H. Petit Institute for Bioengineering and Biosciences, Georgia Institute of Technology, Atlanta, GA 30332, USA.</w:t>
      </w:r>
    </w:p>
    <w:p w14:paraId="6EB0C44B" w14:textId="5345CDE0" w:rsidR="006B5271" w:rsidRDefault="006B5271" w:rsidP="00F14FF3">
      <w:pPr>
        <w:spacing w:after="0" w:line="240" w:lineRule="auto"/>
        <w:contextualSpacing/>
      </w:pPr>
      <w:r w:rsidRPr="00F14FF3">
        <w:rPr>
          <w:vertAlign w:val="superscript"/>
        </w:rPr>
        <w:t>c</w:t>
      </w:r>
      <w:r w:rsidR="00F14FF3">
        <w:rPr>
          <w:vertAlign w:val="superscript"/>
        </w:rPr>
        <w:t xml:space="preserve"> </w:t>
      </w:r>
      <w:r w:rsidRPr="006B5271">
        <w:t>Center for Human-Centric Interfaces and Engineering, Neural Engineering Center, Institute for Materials, Institute for Robotics and Intelligent Machines, Georgia Institute of Technology, Atlanta, GA 30332, USA.</w:t>
      </w:r>
    </w:p>
    <w:p w14:paraId="39B5D0E9" w14:textId="70AECDCD" w:rsidR="006B5271" w:rsidRDefault="006B5271" w:rsidP="00F14FF3">
      <w:pPr>
        <w:spacing w:after="0" w:line="240" w:lineRule="auto"/>
        <w:contextualSpacing/>
      </w:pPr>
      <w:r w:rsidRPr="00F14FF3">
        <w:rPr>
          <w:vertAlign w:val="superscript"/>
        </w:rPr>
        <w:t>d</w:t>
      </w:r>
      <w:r w:rsidR="00F14FF3">
        <w:rPr>
          <w:vertAlign w:val="superscript"/>
        </w:rPr>
        <w:t xml:space="preserve"> </w:t>
      </w:r>
      <w:r w:rsidR="00F14FF3">
        <w:t>Institute for Robotics and Intelligent Machines, Georgia Institute of Technology, Atlanta, GA 30332, USA.</w:t>
      </w:r>
    </w:p>
    <w:p w14:paraId="7D1A2CF3" w14:textId="11148265" w:rsidR="007315B2" w:rsidRPr="007315B2" w:rsidRDefault="007315B2" w:rsidP="00F14FF3">
      <w:pPr>
        <w:spacing w:after="0" w:line="240" w:lineRule="auto"/>
        <w:contextualSpacing/>
      </w:pPr>
      <w:r w:rsidRPr="007315B2">
        <w:rPr>
          <w:vertAlign w:val="superscript"/>
        </w:rPr>
        <w:t>e</w:t>
      </w:r>
      <w:r>
        <w:t xml:space="preserve"> Adaptive Robotic Manipulation Lab, </w:t>
      </w:r>
      <w:r w:rsidRPr="007315B2">
        <w:t>Georgia Institute of Technology, Atlanta, GA 30332, USA.</w:t>
      </w:r>
    </w:p>
    <w:p w14:paraId="311C3018" w14:textId="7FB53A8B" w:rsidR="006B5271" w:rsidRDefault="00F14FF3" w:rsidP="00F14FF3">
      <w:pPr>
        <w:spacing w:after="0" w:line="240" w:lineRule="auto"/>
        <w:contextualSpacing/>
      </w:pPr>
      <w:r>
        <w:t xml:space="preserve">* </w:t>
      </w:r>
      <w:r w:rsidR="006B5271" w:rsidRPr="006B5271">
        <w:t>Corresponding author: whyeo@gatech.edu (W.-H.Y.)</w:t>
      </w:r>
    </w:p>
    <w:p w14:paraId="6693DD1B" w14:textId="51964354" w:rsidR="00F14FF3" w:rsidRDefault="00F14FF3" w:rsidP="00F14FF3">
      <w:pPr>
        <w:spacing w:after="0" w:line="240" w:lineRule="auto"/>
        <w:contextualSpacing/>
      </w:pPr>
    </w:p>
    <w:p w14:paraId="0CA1C449" w14:textId="22FCEE43" w:rsidR="00F14FF3" w:rsidRDefault="00F14FF3" w:rsidP="00F14FF3">
      <w:pPr>
        <w:spacing w:after="0" w:line="240" w:lineRule="auto"/>
        <w:contextualSpacing/>
        <w:rPr>
          <w:b/>
          <w:bCs/>
        </w:rPr>
      </w:pPr>
      <w:r w:rsidRPr="007315B2">
        <w:rPr>
          <w:b/>
          <w:bCs/>
        </w:rPr>
        <w:t>Abstract</w:t>
      </w:r>
    </w:p>
    <w:p w14:paraId="5C4D3A2F" w14:textId="77777777" w:rsidR="00400BA8" w:rsidRPr="007315B2" w:rsidRDefault="00400BA8" w:rsidP="00F14FF3">
      <w:pPr>
        <w:spacing w:after="0" w:line="240" w:lineRule="auto"/>
        <w:contextualSpacing/>
        <w:rPr>
          <w:b/>
          <w:bCs/>
        </w:rPr>
      </w:pPr>
    </w:p>
    <w:p w14:paraId="59F91FB9" w14:textId="7A956ED0" w:rsidR="005778EA" w:rsidRDefault="007315B2" w:rsidP="005778EA">
      <w:pPr>
        <w:spacing w:after="0" w:line="240" w:lineRule="auto"/>
        <w:contextualSpacing/>
      </w:pPr>
      <w:r w:rsidRPr="007315B2">
        <w:t xml:space="preserve">Recent technological advancements in soft actuators, flexible electronics, and </w:t>
      </w:r>
      <w:r w:rsidR="00A61B65">
        <w:t>data acquisition</w:t>
      </w:r>
      <w:r w:rsidR="00FC0B77">
        <w:t xml:space="preserve"> </w:t>
      </w:r>
      <w:r w:rsidR="00A61B65">
        <w:t xml:space="preserve">systems </w:t>
      </w:r>
      <w:r w:rsidR="00FC0B77" w:rsidRPr="007315B2">
        <w:t>ha</w:t>
      </w:r>
      <w:r w:rsidR="00FC0B77">
        <w:t>ve</w:t>
      </w:r>
      <w:r w:rsidRPr="007315B2">
        <w:t xml:space="preserve"> enabled the creation of a portable, low cost, and unobtrusive wearable sens</w:t>
      </w:r>
      <w:r w:rsidR="00A61B65">
        <w:t>ing</w:t>
      </w:r>
      <w:r w:rsidRPr="007315B2">
        <w:t xml:space="preserve"> glove that is used in conjunction with a sensory feedback device. Th</w:t>
      </w:r>
      <w:r w:rsidR="00DC33AE">
        <w:t>e</w:t>
      </w:r>
      <w:r w:rsidRPr="007315B2">
        <w:t xml:space="preserve"> </w:t>
      </w:r>
      <w:r w:rsidR="00AB0318">
        <w:t>combination</w:t>
      </w:r>
      <w:r w:rsidR="00DC33AE">
        <w:t xml:space="preserve"> of a wearable sensing glove and a sensory feedback device </w:t>
      </w:r>
      <w:r w:rsidRPr="007315B2">
        <w:t>advance</w:t>
      </w:r>
      <w:r w:rsidR="00AB0318">
        <w:t>s</w:t>
      </w:r>
      <w:r w:rsidRPr="007315B2">
        <w:t xml:space="preserve"> the status quo </w:t>
      </w:r>
      <w:r w:rsidR="00DC33AE">
        <w:t>in</w:t>
      </w:r>
      <w:r w:rsidRPr="007315B2">
        <w:t xml:space="preserve"> healthcare, prosthetics, </w:t>
      </w:r>
      <w:r w:rsidR="00DC33AE">
        <w:t xml:space="preserve">robotics, </w:t>
      </w:r>
      <w:r w:rsidRPr="007315B2">
        <w:t xml:space="preserve">and </w:t>
      </w:r>
      <w:r w:rsidR="00DC33AE">
        <w:t>virtual reality applications</w:t>
      </w:r>
      <w:r w:rsidRPr="007315B2">
        <w:t xml:space="preserve">. </w:t>
      </w:r>
      <w:r w:rsidR="00AB0318" w:rsidRPr="00595DB3">
        <w:t>This</w:t>
      </w:r>
      <w:r w:rsidRPr="00595DB3">
        <w:t xml:space="preserve"> application</w:t>
      </w:r>
      <w:r w:rsidR="00AB0318" w:rsidRPr="00595DB3">
        <w:t xml:space="preserve"> has</w:t>
      </w:r>
      <w:r w:rsidRPr="00595DB3">
        <w:t xml:space="preserve"> emerged as a promising paradigm to enhance the care provided to patients with neurological and musculoskeletal conditions.</w:t>
      </w:r>
      <w:r w:rsidR="00595DB3">
        <w:t xml:space="preserve"> </w:t>
      </w:r>
      <w:r w:rsidR="005778EA">
        <w:t>This paper includes the most up-to-date materials, sensors, actuators, and system-packaging technologies</w:t>
      </w:r>
      <w:r w:rsidR="00595DB3">
        <w:t xml:space="preserve"> used</w:t>
      </w:r>
      <w:r w:rsidR="005778EA">
        <w:t xml:space="preserve"> to develop a wearable sensing glove and sensory feedback device. Details of the mechanical, electrical, system architecture, and material properties are discussed regarding their application in healthcare, prosthetics, and rehabilitation. Additionally, the limitations of the current materials and technologies are discussed, as well as the key challenges and the future direction of how a wearable sens</w:t>
      </w:r>
      <w:r w:rsidR="00595DB3">
        <w:t>ing glove will be</w:t>
      </w:r>
      <w:r w:rsidR="005778EA">
        <w:t xml:space="preserve"> used in conjunction with a sensory transfer device. Overall, this paper presents an all-inclusive review of the technologies used to develop a wearable sensing glove and a sensory feedback device.</w:t>
      </w:r>
    </w:p>
    <w:p w14:paraId="2D4D8DD5" w14:textId="77777777" w:rsidR="00AB0318" w:rsidRDefault="00AB0318" w:rsidP="00F14FF3">
      <w:pPr>
        <w:spacing w:after="0" w:line="240" w:lineRule="auto"/>
        <w:contextualSpacing/>
      </w:pPr>
    </w:p>
    <w:p w14:paraId="2A1F09EF" w14:textId="77777777" w:rsidR="00AB0318" w:rsidRDefault="00AB0318" w:rsidP="00F14FF3">
      <w:pPr>
        <w:spacing w:after="0" w:line="240" w:lineRule="auto"/>
        <w:contextualSpacing/>
      </w:pPr>
    </w:p>
    <w:p w14:paraId="3F082EE9" w14:textId="37FC6E7F" w:rsidR="00F14FF3" w:rsidRDefault="00F14FF3" w:rsidP="00F14FF3">
      <w:pPr>
        <w:spacing w:after="0" w:line="240" w:lineRule="auto"/>
        <w:contextualSpacing/>
      </w:pPr>
    </w:p>
    <w:p w14:paraId="6CEE630D" w14:textId="77777777" w:rsidR="00595DB3" w:rsidRDefault="00595DB3" w:rsidP="00595DB3">
      <w:pPr>
        <w:spacing w:after="0" w:line="240" w:lineRule="auto"/>
        <w:contextualSpacing/>
        <w:rPr>
          <w:b/>
          <w:bCs/>
        </w:rPr>
      </w:pPr>
    </w:p>
    <w:p w14:paraId="0847A7EB" w14:textId="77777777" w:rsidR="00595DB3" w:rsidRDefault="00595DB3" w:rsidP="00595DB3">
      <w:pPr>
        <w:spacing w:after="0" w:line="240" w:lineRule="auto"/>
        <w:contextualSpacing/>
        <w:rPr>
          <w:b/>
          <w:bCs/>
        </w:rPr>
      </w:pPr>
    </w:p>
    <w:p w14:paraId="1A093E8C" w14:textId="77777777" w:rsidR="00595DB3" w:rsidRDefault="00595DB3" w:rsidP="00595DB3">
      <w:pPr>
        <w:spacing w:after="0" w:line="240" w:lineRule="auto"/>
        <w:contextualSpacing/>
        <w:rPr>
          <w:b/>
          <w:bCs/>
        </w:rPr>
      </w:pPr>
    </w:p>
    <w:p w14:paraId="7DAA27F8" w14:textId="77777777" w:rsidR="00595DB3" w:rsidRDefault="00595DB3" w:rsidP="00595DB3">
      <w:pPr>
        <w:spacing w:after="0" w:line="240" w:lineRule="auto"/>
        <w:contextualSpacing/>
        <w:rPr>
          <w:b/>
          <w:bCs/>
        </w:rPr>
      </w:pPr>
    </w:p>
    <w:p w14:paraId="2BED7048" w14:textId="77777777" w:rsidR="00595DB3" w:rsidRDefault="00595DB3" w:rsidP="00595DB3">
      <w:pPr>
        <w:spacing w:after="0" w:line="240" w:lineRule="auto"/>
        <w:contextualSpacing/>
        <w:rPr>
          <w:b/>
          <w:bCs/>
        </w:rPr>
      </w:pPr>
    </w:p>
    <w:p w14:paraId="48F0CAAB" w14:textId="77777777" w:rsidR="00595DB3" w:rsidRDefault="00595DB3" w:rsidP="00595DB3">
      <w:pPr>
        <w:spacing w:after="0" w:line="240" w:lineRule="auto"/>
        <w:contextualSpacing/>
        <w:rPr>
          <w:b/>
          <w:bCs/>
        </w:rPr>
      </w:pPr>
    </w:p>
    <w:p w14:paraId="70044A82" w14:textId="77777777" w:rsidR="00595DB3" w:rsidRDefault="00595DB3" w:rsidP="00595DB3">
      <w:pPr>
        <w:spacing w:after="0" w:line="240" w:lineRule="auto"/>
        <w:contextualSpacing/>
        <w:rPr>
          <w:b/>
          <w:bCs/>
        </w:rPr>
      </w:pPr>
    </w:p>
    <w:p w14:paraId="2E173A8F" w14:textId="6FAB5483" w:rsidR="007315B2" w:rsidRDefault="00F14FF3" w:rsidP="00595DB3">
      <w:pPr>
        <w:spacing w:after="0" w:line="240" w:lineRule="auto"/>
        <w:contextualSpacing/>
      </w:pPr>
      <w:r w:rsidRPr="007315B2">
        <w:rPr>
          <w:b/>
          <w:bCs/>
        </w:rPr>
        <w:t>Keyboards:</w:t>
      </w:r>
      <w:r>
        <w:t xml:space="preserve"> Wearable sensor glove, Sensory transfer device, Sensor glove, Data glove</w:t>
      </w:r>
      <w:r w:rsidR="00DC33AE">
        <w:t>, Feedback devi</w:t>
      </w:r>
      <w:r w:rsidR="00AB0318">
        <w:t>ce</w:t>
      </w:r>
      <w:r w:rsidR="007315B2">
        <w:br w:type="page"/>
      </w:r>
    </w:p>
    <w:p w14:paraId="0BC95067" w14:textId="78F36C99" w:rsidR="007315B2" w:rsidRDefault="007315B2" w:rsidP="00F14FF3">
      <w:pPr>
        <w:spacing w:after="0" w:line="240" w:lineRule="auto"/>
        <w:contextualSpacing/>
        <w:rPr>
          <w:b/>
          <w:bCs/>
        </w:rPr>
      </w:pPr>
      <w:r w:rsidRPr="00635637">
        <w:rPr>
          <w:b/>
          <w:bCs/>
        </w:rPr>
        <w:lastRenderedPageBreak/>
        <w:t>1. Introduction</w:t>
      </w:r>
    </w:p>
    <w:p w14:paraId="2D9A2C8F" w14:textId="77777777" w:rsidR="00400BA8" w:rsidRPr="00635637" w:rsidRDefault="00400BA8" w:rsidP="00F14FF3">
      <w:pPr>
        <w:spacing w:after="0" w:line="240" w:lineRule="auto"/>
        <w:contextualSpacing/>
        <w:rPr>
          <w:b/>
          <w:bCs/>
        </w:rPr>
      </w:pPr>
    </w:p>
    <w:p w14:paraId="6592FF1B" w14:textId="2EDC5975" w:rsidR="00D300C1" w:rsidRDefault="00EA3C91" w:rsidP="00595DB3">
      <w:pPr>
        <w:spacing w:after="0" w:line="240" w:lineRule="auto"/>
        <w:contextualSpacing/>
      </w:pPr>
      <w:r>
        <w:t xml:space="preserve">During the last half century, technology </w:t>
      </w:r>
      <w:r w:rsidR="00430DDC">
        <w:t xml:space="preserve">has rapidly </w:t>
      </w:r>
      <w:r>
        <w:t>advanced</w:t>
      </w:r>
      <w:r w:rsidR="00430DDC">
        <w:t xml:space="preserve"> allowing us to begin to </w:t>
      </w:r>
      <w:r>
        <w:t>integrat</w:t>
      </w:r>
      <w:r w:rsidR="00430DDC">
        <w:t>e</w:t>
      </w:r>
      <w:r>
        <w:t xml:space="preserve"> tech</w:t>
      </w:r>
      <w:r w:rsidR="00430DDC">
        <w:t>n</w:t>
      </w:r>
      <w:r>
        <w:t>ology</w:t>
      </w:r>
      <w:r w:rsidR="00430DDC">
        <w:t xml:space="preserve"> into wearable devices to measure, enhance, and improve the interaction between our body and the environment.</w:t>
      </w:r>
      <w:r w:rsidR="00365C72">
        <w:t xml:space="preserve"> </w:t>
      </w:r>
      <w:r w:rsidR="00172642">
        <w:t>Out of all our body parts, o</w:t>
      </w:r>
      <w:r w:rsidR="00365C72">
        <w:t>ur hands are</w:t>
      </w:r>
      <w:r w:rsidR="00394D25">
        <w:t xml:space="preserve"> one of</w:t>
      </w:r>
      <w:r w:rsidR="00365C72">
        <w:t xml:space="preserve"> the</w:t>
      </w:r>
      <w:r w:rsidR="00711A39">
        <w:t xml:space="preserve"> </w:t>
      </w:r>
      <w:r w:rsidR="00F15D28">
        <w:t>most important</w:t>
      </w:r>
      <w:r w:rsidR="00711A39">
        <w:t xml:space="preserve"> tool</w:t>
      </w:r>
      <w:r w:rsidR="00394D25">
        <w:t>s</w:t>
      </w:r>
      <w:r w:rsidR="00711A39">
        <w:t xml:space="preserve"> we use to interact</w:t>
      </w:r>
      <w:r w:rsidR="00365C72">
        <w:t xml:space="preserve"> with and manipulate</w:t>
      </w:r>
      <w:r w:rsidR="00711A39">
        <w:t xml:space="preserve"> our environment</w:t>
      </w:r>
      <w:r w:rsidR="00365C72">
        <w:t>.</w:t>
      </w:r>
      <w:r w:rsidR="00394D25">
        <w:t xml:space="preserve"> </w:t>
      </w:r>
      <w:r w:rsidR="00F15D28">
        <w:t>For that reason,</w:t>
      </w:r>
      <w:r w:rsidR="009C6F08">
        <w:t xml:space="preserve"> a</w:t>
      </w:r>
      <w:r w:rsidR="00F15D28">
        <w:t xml:space="preserve"> wearable sensing glove</w:t>
      </w:r>
      <w:r w:rsidR="00394D25">
        <w:t xml:space="preserve"> </w:t>
      </w:r>
      <w:r w:rsidR="009C6F08">
        <w:t>is used</w:t>
      </w:r>
      <w:r w:rsidR="00394D25">
        <w:t xml:space="preserve"> measure the interaction between one’s hands and the environment.</w:t>
      </w:r>
      <w:r w:rsidR="009C6F08">
        <w:t xml:space="preserve"> </w:t>
      </w:r>
      <w:r w:rsidR="00D300C1">
        <w:t xml:space="preserve">A wearable sensing glove is a wearable device worn on the hand that includes sensors to measure the interaction between our hands and the surrounding environment. Many sensors can be put on a wearable sensing glove to measure some of the following parameters: motion, position, temperature, pressure, contact, and </w:t>
      </w:r>
      <w:r w:rsidR="0003610C">
        <w:t xml:space="preserve">relative finger location. </w:t>
      </w:r>
      <w:r w:rsidR="009C6F08">
        <w:t>N</w:t>
      </w:r>
      <w:r w:rsidR="009C6F08" w:rsidRPr="009C6F08">
        <w:t>umerous applications have arisen</w:t>
      </w:r>
      <w:r w:rsidR="009C6F08">
        <w:t xml:space="preserve"> over the past thirty years</w:t>
      </w:r>
      <w:r w:rsidR="009C6F08" w:rsidRPr="009C6F08">
        <w:t xml:space="preserve"> that require the use of a </w:t>
      </w:r>
      <w:r w:rsidR="009C6F08">
        <w:t xml:space="preserve">wearable sensing glove to achieve their goal. </w:t>
      </w:r>
    </w:p>
    <w:p w14:paraId="7DF36BEF" w14:textId="77777777" w:rsidR="00D300C1" w:rsidRDefault="00D300C1" w:rsidP="00595DB3">
      <w:pPr>
        <w:spacing w:after="0" w:line="240" w:lineRule="auto"/>
        <w:contextualSpacing/>
      </w:pPr>
    </w:p>
    <w:p w14:paraId="3E142B80" w14:textId="4CA85126" w:rsidR="004F76E2" w:rsidRDefault="00984E74" w:rsidP="00595DB3">
      <w:pPr>
        <w:spacing w:after="0" w:line="240" w:lineRule="auto"/>
        <w:contextualSpacing/>
      </w:pPr>
      <w:r>
        <w:t>However, there has been a growing need for a device to</w:t>
      </w:r>
      <w:r w:rsidR="004F76E2">
        <w:t xml:space="preserve"> be used in conjunction with a wearable sensing glove</w:t>
      </w:r>
      <w:r w:rsidR="000864E2">
        <w:t>;</w:t>
      </w:r>
      <w:r w:rsidR="004F76E2">
        <w:t xml:space="preserve"> a device to</w:t>
      </w:r>
      <w:r>
        <w:t xml:space="preserve"> transfer</w:t>
      </w:r>
      <w:r w:rsidR="00347467">
        <w:t xml:space="preserve"> or replicate</w:t>
      </w:r>
      <w:r>
        <w:t xml:space="preserve"> the sensory information from </w:t>
      </w:r>
      <w:r w:rsidR="004F76E2">
        <w:t xml:space="preserve">the </w:t>
      </w:r>
      <w:r>
        <w:t>wearable sensing glove to another part of the body.</w:t>
      </w:r>
      <w:r w:rsidR="004F76E2">
        <w:t xml:space="preserve"> The need for this device combination arises from users who have a form of sensory impairment. </w:t>
      </w:r>
      <w:r w:rsidR="004F76E2" w:rsidRPr="004F76E2">
        <w:t xml:space="preserve">Sensory impairment is a symptom of a variety of neurological conditions such as spinal cord injuries (SCI), cerebral palsy, peripheral neuropathy, sclerosis, and diabetes. </w:t>
      </w:r>
      <w:r w:rsidR="004F76E2">
        <w:t>Additionally, a</w:t>
      </w:r>
      <w:r w:rsidR="004F76E2" w:rsidRPr="004F76E2">
        <w:t>mputee patients face a similar issue with their prosthetics</w:t>
      </w:r>
      <w:r w:rsidR="004F76E2">
        <w:t>,</w:t>
      </w:r>
      <w:r w:rsidR="004F76E2" w:rsidRPr="004F76E2">
        <w:t xml:space="preserve"> which are</w:t>
      </w:r>
      <w:r w:rsidR="004F76E2">
        <w:t xml:space="preserve"> currently</w:t>
      </w:r>
      <w:r w:rsidR="004F76E2" w:rsidRPr="004F76E2">
        <w:t xml:space="preserve"> unable to sense or feel. The lack of tactile, proprioceptive, and temperature feedback from a limb (whether human or artificial) often leads to a feeling of disembodiment over the limb, resulting in</w:t>
      </w:r>
      <w:r w:rsidR="000864E2">
        <w:t xml:space="preserve"> the</w:t>
      </w:r>
      <w:r w:rsidR="004F76E2" w:rsidRPr="004F76E2">
        <w:t xml:space="preserve"> reduced use of the limb or reje</w:t>
      </w:r>
      <w:r w:rsidR="004F76E2">
        <w:t>ction of the prosthetic all together</w:t>
      </w:r>
      <w:r w:rsidR="004F76E2" w:rsidRPr="004F76E2">
        <w:t xml:space="preserve"> [Design and evaluation of a sensory...][7].</w:t>
      </w:r>
    </w:p>
    <w:p w14:paraId="6BE398E6" w14:textId="77777777" w:rsidR="004F76E2" w:rsidRDefault="004F76E2" w:rsidP="00595DB3">
      <w:pPr>
        <w:spacing w:after="0" w:line="240" w:lineRule="auto"/>
        <w:contextualSpacing/>
      </w:pPr>
    </w:p>
    <w:p w14:paraId="5B66C4AD" w14:textId="19DD4FC3" w:rsidR="00172642" w:rsidRDefault="004F76E2" w:rsidP="00172642">
      <w:pPr>
        <w:spacing w:after="0" w:line="240" w:lineRule="auto"/>
        <w:contextualSpacing/>
      </w:pPr>
      <w:r>
        <w:t xml:space="preserve">A </w:t>
      </w:r>
      <w:r w:rsidR="00984E74">
        <w:t xml:space="preserve">sensory feedback device provides another form of feedback </w:t>
      </w:r>
      <w:r>
        <w:t>to compliment the</w:t>
      </w:r>
      <w:r w:rsidR="00984E74">
        <w:t xml:space="preserve"> visual feedback for users</w:t>
      </w:r>
      <w:r w:rsidR="00347467">
        <w:t xml:space="preserve"> with a form of sensory impairment</w:t>
      </w:r>
      <w:r w:rsidR="00984E74">
        <w:t xml:space="preserve">. </w:t>
      </w:r>
      <w:r>
        <w:t>Currently, p</w:t>
      </w:r>
      <w:r w:rsidR="00E47064" w:rsidRPr="00E47064">
        <w:t xml:space="preserve">atients with </w:t>
      </w:r>
      <w:r w:rsidR="00347467">
        <w:t xml:space="preserve">a form of </w:t>
      </w:r>
      <w:r w:rsidR="00E47064" w:rsidRPr="00E47064">
        <w:t>sensory impairment rely solely on vision as a feedback mode to determine the state of their limbs,</w:t>
      </w:r>
      <w:r>
        <w:t xml:space="preserve"> which</w:t>
      </w:r>
      <w:r w:rsidR="00E47064" w:rsidRPr="00E47064">
        <w:t xml:space="preserve"> can b</w:t>
      </w:r>
      <w:r>
        <w:t xml:space="preserve">e very </w:t>
      </w:r>
      <w:r w:rsidR="000864E2">
        <w:t>cumbersome</w:t>
      </w:r>
      <w:r w:rsidR="00E47064" w:rsidRPr="00E47064">
        <w:t xml:space="preserve"> </w:t>
      </w:r>
      <w:r w:rsidR="000864E2">
        <w:t>to</w:t>
      </w:r>
      <w:r>
        <w:t xml:space="preserve"> them </w:t>
      </w:r>
      <w:r w:rsidR="00E47064" w:rsidRPr="00E47064">
        <w:t xml:space="preserve">[4]. The need for a device that </w:t>
      </w:r>
      <w:r w:rsidRPr="00E47064">
        <w:t>can</w:t>
      </w:r>
      <w:r w:rsidR="00E47064" w:rsidRPr="00E47064">
        <w:t xml:space="preserve"> communicate the sensory and physical states of a sensing-less limb is evident.</w:t>
      </w:r>
      <w:r w:rsidR="00347467">
        <w:t xml:space="preserve"> </w:t>
      </w:r>
    </w:p>
    <w:p w14:paraId="2807C0E6" w14:textId="77777777" w:rsidR="00D300C1" w:rsidRDefault="00D300C1" w:rsidP="00595DB3">
      <w:pPr>
        <w:spacing w:after="0" w:line="240" w:lineRule="auto"/>
        <w:contextualSpacing/>
      </w:pPr>
    </w:p>
    <w:p w14:paraId="57685EB8" w14:textId="57F33366" w:rsidR="006F006C" w:rsidRDefault="00D300C1" w:rsidP="00595DB3">
      <w:pPr>
        <w:spacing w:after="0" w:line="240" w:lineRule="auto"/>
        <w:contextualSpacing/>
      </w:pPr>
      <w:r>
        <w:t>Overall,</w:t>
      </w:r>
      <w:r w:rsidR="00172642">
        <w:t xml:space="preserve"> we provide an extensive survey of all the technologies used in wearable sensing gloves and sensory feedback devices to provide </w:t>
      </w:r>
      <w:r w:rsidR="00347467">
        <w:t>readers</w:t>
      </w:r>
      <w:r w:rsidR="00172642">
        <w:t xml:space="preserve"> with a broad overview on how these technologies can be used in tandem. </w:t>
      </w:r>
      <w:r>
        <w:t xml:space="preserve">Additionally, we hope to inform </w:t>
      </w:r>
      <w:r w:rsidRPr="00D300C1">
        <w:t xml:space="preserve">the non-specialist reader who is interested in </w:t>
      </w:r>
      <w:r>
        <w:t>using</w:t>
      </w:r>
      <w:r w:rsidRPr="00D300C1">
        <w:t xml:space="preserve"> a wearable sensing glove and sensory feedback device for their application</w:t>
      </w:r>
      <w:r>
        <w:t>.</w:t>
      </w:r>
      <w:r w:rsidRPr="00D300C1">
        <w:t xml:space="preserve"> The motivation for writing this paper is that the important information on </w:t>
      </w:r>
      <w:r>
        <w:t xml:space="preserve">wearable sensing gloves and sensory feedback </w:t>
      </w:r>
      <w:r w:rsidRPr="00D300C1">
        <w:t xml:space="preserve">devices </w:t>
      </w:r>
      <w:r>
        <w:t>are</w:t>
      </w:r>
      <w:r w:rsidRPr="00D300C1">
        <w:t xml:space="preserve"> scattered across </w:t>
      </w:r>
      <w:r>
        <w:t>numerous</w:t>
      </w:r>
      <w:r w:rsidRPr="00D300C1">
        <w:t xml:space="preserve"> engineering</w:t>
      </w:r>
      <w:r>
        <w:t>, commercial,</w:t>
      </w:r>
      <w:r w:rsidRPr="00D300C1">
        <w:t xml:space="preserve"> and scientific literature</w:t>
      </w:r>
      <w:r>
        <w:t xml:space="preserve">. </w:t>
      </w:r>
      <w:r w:rsidR="00172642">
        <w:t xml:space="preserve">The main objective of this paper is to identify the advantages and drawbacks of </w:t>
      </w:r>
      <w:r w:rsidR="00347467">
        <w:t>each</w:t>
      </w:r>
      <w:r w:rsidR="00172642">
        <w:t xml:space="preserve"> technolog</w:t>
      </w:r>
      <w:r w:rsidR="00347467">
        <w:t>y</w:t>
      </w:r>
      <w:r>
        <w:t xml:space="preserve"> and</w:t>
      </w:r>
      <w:r w:rsidR="00172642">
        <w:t xml:space="preserve"> identify potential room for improvements.</w:t>
      </w:r>
      <w:r w:rsidR="00347467">
        <w:t xml:space="preserve"> </w:t>
      </w:r>
    </w:p>
    <w:p w14:paraId="12CB9C6E" w14:textId="77777777" w:rsidR="00635637" w:rsidRDefault="00635637" w:rsidP="007315B2">
      <w:pPr>
        <w:spacing w:after="0" w:line="240" w:lineRule="auto"/>
        <w:contextualSpacing/>
      </w:pPr>
    </w:p>
    <w:p w14:paraId="1F831567" w14:textId="4C26A680" w:rsidR="007315B2" w:rsidRDefault="007315B2" w:rsidP="00F14FF3">
      <w:pPr>
        <w:spacing w:after="0" w:line="240" w:lineRule="auto"/>
        <w:contextualSpacing/>
        <w:rPr>
          <w:b/>
          <w:bCs/>
        </w:rPr>
      </w:pPr>
      <w:r w:rsidRPr="00635637">
        <w:rPr>
          <w:b/>
          <w:bCs/>
        </w:rPr>
        <w:t xml:space="preserve">2. Wearable </w:t>
      </w:r>
      <w:r w:rsidR="000A4703" w:rsidRPr="00635637">
        <w:rPr>
          <w:b/>
          <w:bCs/>
        </w:rPr>
        <w:t>s</w:t>
      </w:r>
      <w:r w:rsidRPr="00635637">
        <w:rPr>
          <w:b/>
          <w:bCs/>
        </w:rPr>
        <w:t xml:space="preserve">ensor </w:t>
      </w:r>
      <w:r w:rsidR="000A4703" w:rsidRPr="00635637">
        <w:rPr>
          <w:b/>
          <w:bCs/>
        </w:rPr>
        <w:t>g</w:t>
      </w:r>
      <w:r w:rsidRPr="00635637">
        <w:rPr>
          <w:b/>
          <w:bCs/>
        </w:rPr>
        <w:t>love</w:t>
      </w:r>
    </w:p>
    <w:p w14:paraId="01CE48C8" w14:textId="0343FBF1" w:rsidR="00400BA8" w:rsidRDefault="00400BA8" w:rsidP="00F14FF3">
      <w:pPr>
        <w:spacing w:after="0" w:line="240" w:lineRule="auto"/>
        <w:contextualSpacing/>
        <w:rPr>
          <w:b/>
          <w:bCs/>
        </w:rPr>
      </w:pPr>
    </w:p>
    <w:p w14:paraId="66FB0EFB" w14:textId="4A844A4B" w:rsidR="003E310F" w:rsidRDefault="00347467" w:rsidP="00F14FF3">
      <w:pPr>
        <w:spacing w:after="0" w:line="240" w:lineRule="auto"/>
        <w:contextualSpacing/>
      </w:pPr>
      <w:r w:rsidRPr="00347467">
        <w:t>Th</w:t>
      </w:r>
      <w:r w:rsidR="004330B7">
        <w:t xml:space="preserve">is </w:t>
      </w:r>
      <w:r w:rsidRPr="00347467">
        <w:t>portion of th</w:t>
      </w:r>
      <w:r w:rsidR="004330B7">
        <w:t>e</w:t>
      </w:r>
      <w:r w:rsidRPr="00347467">
        <w:t xml:space="preserve"> paper focuses on the </w:t>
      </w:r>
      <w:r w:rsidR="004330B7">
        <w:t xml:space="preserve">recent </w:t>
      </w:r>
      <w:r w:rsidRPr="00347467">
        <w:t>advancement</w:t>
      </w:r>
      <w:r w:rsidR="004330B7">
        <w:t>s</w:t>
      </w:r>
      <w:r w:rsidRPr="00347467">
        <w:t xml:space="preserve"> </w:t>
      </w:r>
      <w:r w:rsidR="004330B7">
        <w:t xml:space="preserve">in wearable sensing glove technology as well the applications that they are used for. </w:t>
      </w:r>
      <w:r w:rsidR="0021541F" w:rsidRPr="0021541F">
        <w:t>There are a few literature reviews</w:t>
      </w:r>
      <w:r w:rsidR="0021541F">
        <w:t xml:space="preserve"> </w:t>
      </w:r>
      <w:r w:rsidR="0021541F" w:rsidRPr="0021541F">
        <w:t xml:space="preserve">conducted </w:t>
      </w:r>
      <w:r w:rsidR="0021541F">
        <w:t>on wearable sensing gloves</w:t>
      </w:r>
      <w:r w:rsidR="00212528">
        <w:t>. A literature survey conducted by Dipietro in 2008 provides a broad overview of wearable sensing gloves, their characteristics, and their application</w:t>
      </w:r>
      <w:r w:rsidR="0021541F">
        <w:t xml:space="preserve"> </w:t>
      </w:r>
      <w:r w:rsidR="0021541F">
        <w:fldChar w:fldCharType="begin"/>
      </w:r>
      <w:r w:rsidR="0021541F">
        <w:instrText xml:space="preserve"> ADDIN EN.CITE &lt;EndNote&gt;&lt;Cite&gt;&lt;Author&gt;Dipietro&lt;/Author&gt;&lt;Year&gt;2008&lt;/Year&gt;&lt;RecNum&gt;17&lt;/RecNum&gt;&lt;DisplayText&gt;(Dipietro et al. 2008)&lt;/DisplayText&gt;&lt;record&gt;&lt;rec-number&gt;17&lt;/rec-number&gt;&lt;foreign-keys&gt;&lt;key app="EN" db-id="9tzd5awr0xevfgesp5250eddd20zf5s09zwx" timestamp="1611107362" guid="21a06570-c178-4e6b-ab18-37d592a5edf6"&gt;17&lt;/key&gt;&lt;/foreign-keys&gt;&lt;ref-type name="Journal Article"&gt;17&lt;/ref-type&gt;&lt;contributors&gt;&lt;authors&gt;&lt;author&gt;L. Dipietro&lt;/author&gt;&lt;author&gt;A. M. Sabatini&lt;/author&gt;&lt;author&gt;P. Dario&lt;/author&gt;&lt;/authors&gt;&lt;/contributors&gt;&lt;titles&gt;&lt;title&gt;A Survey of Glove-Based Systems and Their Applications&lt;/title&gt;&lt;secondary-title&gt;IEEE Transactions on Systems, Man, and Cybernetics, Part C (Applications and Reviews)&lt;/secondary-title&gt;&lt;/titles&gt;&lt;periodical&gt;&lt;full-title&gt;IEEE Transactions on Systems, Man, and Cybernetics, Part C (Applications and Reviews)&lt;/full-title&gt;&lt;/periodical&gt;&lt;pages&gt;461-482&lt;/pages&gt;&lt;volume&gt;38&lt;/volume&gt;&lt;number&gt;4&lt;/number&gt;&lt;keywords&gt;&lt;keyword&gt;data acquisition&lt;/keyword&gt;&lt;keyword&gt;data gloves&lt;/keyword&gt;&lt;keyword&gt;gesture recognition&lt;/keyword&gt;&lt;keyword&gt;man-machine systems&lt;/keyword&gt;&lt;keyword&gt;medical computing&lt;/keyword&gt;&lt;keyword&gt;glove-based systems&lt;/keyword&gt;&lt;keyword&gt;hand movement data acquisition&lt;/keyword&gt;&lt;keyword&gt;biomedical sciences&lt;/keyword&gt;&lt;keyword&gt;gestures recognition&lt;/keyword&gt;&lt;keyword&gt;man-machine interfaces&lt;/keyword&gt;&lt;keyword&gt;Laboratories&lt;/keyword&gt;&lt;keyword&gt;Rehabilitation robotics&lt;/keyword&gt;&lt;keyword&gt;Biomedical engineering&lt;/keyword&gt;&lt;keyword&gt;Data engineering&lt;/keyword&gt;&lt;keyword&gt;Roads&lt;/keyword&gt;&lt;keyword&gt;Wearable sensors&lt;/keyword&gt;&lt;keyword&gt;Writing&lt;/keyword&gt;&lt;keyword&gt;Biomedical measurements&lt;/keyword&gt;&lt;keyword&gt;Scattering&lt;/keyword&gt;&lt;keyword&gt;man--machine interfaces&lt;/keyword&gt;&lt;/keywords&gt;&lt;dates&gt;&lt;year&gt;2008&lt;/year&gt;&lt;/dates&gt;&lt;isbn&gt;1558-2442&lt;/isbn&gt;&lt;urls&gt;&lt;/urls&gt;&lt;electronic-resource-num&gt;10.1109/TSMCC.2008.923862&lt;/electronic-resource-num&gt;&lt;/record&gt;&lt;/Cite&gt;&lt;/EndNote&gt;</w:instrText>
      </w:r>
      <w:r w:rsidR="0021541F">
        <w:fldChar w:fldCharType="separate"/>
      </w:r>
      <w:r w:rsidR="0021541F">
        <w:rPr>
          <w:noProof/>
        </w:rPr>
        <w:t>(Dipietro et al. 2008)</w:t>
      </w:r>
      <w:r w:rsidR="0021541F">
        <w:fldChar w:fldCharType="end"/>
      </w:r>
      <w:r w:rsidR="00212528">
        <w:t xml:space="preserve">. </w:t>
      </w:r>
      <w:r w:rsidR="00D464AD">
        <w:t xml:space="preserve">As technology is being integrated into wearable sensor gloves more often </w:t>
      </w:r>
      <w:r w:rsidR="00D464AD">
        <w:lastRenderedPageBreak/>
        <w:t>nowadays, a more focused literature review is required, as</w:t>
      </w:r>
      <w:r w:rsidR="0021541F" w:rsidRPr="0021541F">
        <w:t xml:space="preserve"> </w:t>
      </w:r>
      <w:r w:rsidR="00D464AD">
        <w:t xml:space="preserve">a </w:t>
      </w:r>
      <w:r w:rsidR="004330B7">
        <w:t xml:space="preserve">wearable sensing glove can include a sensor to measure anything from detecting fentanyl </w:t>
      </w:r>
      <w:r w:rsidR="004330B7">
        <w:fldChar w:fldCharType="begin"/>
      </w:r>
      <w:r w:rsidR="00FC5E3E">
        <w:instrText xml:space="preserve"> ADDIN EN.CITE &lt;EndNote&gt;&lt;Cite&gt;&lt;Author&gt;Barfidokht&lt;/Author&gt;&lt;Year&gt;2019&lt;/Year&gt;&lt;RecNum&gt;36&lt;/RecNum&gt;&lt;DisplayText&gt;(Barfidokht et al. 2019)&lt;/DisplayText&gt;&lt;record&gt;&lt;rec-number&gt;36&lt;/rec-number&gt;&lt;foreign-keys&gt;&lt;key app="EN" db-id="9tzd5awr0xevfgesp5250eddd20zf5s09zwx" timestamp="1611809638" guid="41dff706-8185-4547-8819-a63bad752f0b"&gt;36&lt;/key&gt;&lt;/foreign-keys&gt;&lt;ref-type name="Journal Article"&gt;17&lt;/ref-type&gt;&lt;contributors&gt;&lt;authors&gt;&lt;author&gt;Barfidokht, Abbas&lt;/author&gt;&lt;author&gt;Mishra, Rupesh K.&lt;/author&gt;&lt;author&gt;Seenivasan, Rajesh&lt;/author&gt;&lt;author&gt;Liu, Shuyang&lt;/author&gt;&lt;author&gt;Hubble, Lee J.&lt;/author&gt;&lt;author&gt;Wang, Joseph&lt;/author&gt;&lt;author&gt;Hall, Drew A.&lt;/author&gt;&lt;/authors&gt;&lt;/contributors&gt;&lt;titles&gt;&lt;title&gt;Wearable electrochemical glove-based sensor for rapid and on-site detection of fentanyl&lt;/title&gt;&lt;secondary-title&gt;Sensors and Actuators B: Chemical&lt;/secondary-title&gt;&lt;/titles&gt;&lt;periodical&gt;&lt;full-title&gt;Sensors and Actuators B: Chemical&lt;/full-title&gt;&lt;/periodical&gt;&lt;pages&gt;126422&lt;/pages&gt;&lt;volume&gt;296&lt;/volume&gt;&lt;keywords&gt;&lt;keyword&gt;Fentanyl&lt;/keyword&gt;&lt;keyword&gt;Glove based-sensor&lt;/keyword&gt;&lt;keyword&gt;Opioids&lt;/keyword&gt;&lt;keyword&gt;On-site drug screening&lt;/keyword&gt;&lt;keyword&gt;Electrochemical&lt;/keyword&gt;&lt;keyword&gt;Sensors&lt;/keyword&gt;&lt;/keywords&gt;&lt;dates&gt;&lt;year&gt;2019&lt;/year&gt;&lt;pub-dates&gt;&lt;date&gt;2019/10/01/&lt;/date&gt;&lt;/pub-dates&gt;&lt;/dates&gt;&lt;isbn&gt;0925-4005&lt;/isbn&gt;&lt;urls&gt;&lt;related-urls&gt;&lt;url&gt;http://www.sciencedirect.com/science/article/pii/S0925400519305763&lt;/url&gt;&lt;/related-urls&gt;&lt;/urls&gt;&lt;electronic-resource-num&gt;https://doi.org/10.1016/j.snb.2019.04.053&lt;/electronic-resource-num&gt;&lt;/record&gt;&lt;/Cite&gt;&lt;/EndNote&gt;</w:instrText>
      </w:r>
      <w:r w:rsidR="004330B7">
        <w:fldChar w:fldCharType="separate"/>
      </w:r>
      <w:r w:rsidR="004330B7">
        <w:rPr>
          <w:noProof/>
        </w:rPr>
        <w:t>(Barfidokht et al. 2019)</w:t>
      </w:r>
      <w:r w:rsidR="004330B7">
        <w:fldChar w:fldCharType="end"/>
      </w:r>
      <w:r w:rsidR="004330B7">
        <w:t xml:space="preserve"> to </w:t>
      </w:r>
      <w:r w:rsidR="00FC5E3E">
        <w:t xml:space="preserve">detecting diverse biomarkers </w:t>
      </w:r>
      <w:r w:rsidR="00FC5E3E">
        <w:fldChar w:fldCharType="begin"/>
      </w:r>
      <w:r w:rsidR="00BF36EC">
        <w:instrText xml:space="preserve"> ADDIN EN.CITE &lt;EndNote&gt;&lt;Cite&gt;&lt;Author&gt;Bariya&lt;/Author&gt;&lt;Year&gt;2020&lt;/Year&gt;&lt;RecNum&gt;37&lt;/RecNum&gt;&lt;DisplayText&gt;(Bariya et al. 2020)&lt;/DisplayText&gt;&lt;record&gt;&lt;rec-number&gt;37&lt;/rec-number&gt;&lt;foreign-keys&gt;&lt;key app="EN" db-id="9tzd5awr0xevfgesp5250eddd20zf5s09zwx" timestamp="1611810149" guid="a6cd2e02-e70e-467f-b482-b41bac430492"&gt;37&lt;/key&gt;&lt;/foreign-keys&gt;&lt;ref-type name="Journal Article"&gt;17&lt;/ref-type&gt;&lt;contributors&gt;&lt;authors&gt;&lt;author&gt;Bariya, Mallika&lt;/author&gt;&lt;author&gt;Li, Lu&lt;/author&gt;&lt;author&gt;Ghattamaneni, Rahul&lt;/author&gt;&lt;author&gt;Ahn, Christine Heera&lt;/author&gt;&lt;author&gt;Nyein, Hnin Yin Yin&lt;/author&gt;&lt;author&gt;Tai, Li-Chia&lt;/author&gt;&lt;author&gt;Javey, Ali&lt;/author&gt;&lt;/authors&gt;&lt;/contributors&gt;&lt;titles&gt;&lt;title&gt;Glove-based sensors for multimodal monitoring of natural sweat&lt;/title&gt;&lt;secondary-title&gt;Science Advances&lt;/secondary-title&gt;&lt;/titles&gt;&lt;periodical&gt;&lt;full-title&gt;Science Advances&lt;/full-title&gt;&lt;/periodical&gt;&lt;pages&gt;eabb8308&lt;/pages&gt;&lt;volume&gt;6&lt;/volume&gt;&lt;number&gt;35&lt;/number&gt;&lt;dates&gt;&lt;year&gt;2020&lt;/year&gt;&lt;/dates&gt;&lt;urls&gt;&lt;related-urls&gt;&lt;url&gt;https://advances.sciencemag.org/content/advances/6/35/eabb8308.full.pdf&lt;/url&gt;&lt;/related-urls&gt;&lt;/urls&gt;&lt;electronic-resource-num&gt;10.1126/sciadv.abb8308&lt;/electronic-resource-num&gt;&lt;/record&gt;&lt;/Cite&gt;&lt;/EndNote&gt;</w:instrText>
      </w:r>
      <w:r w:rsidR="00FC5E3E">
        <w:fldChar w:fldCharType="separate"/>
      </w:r>
      <w:r w:rsidR="00FC5E3E">
        <w:rPr>
          <w:noProof/>
        </w:rPr>
        <w:t>(Bariya et al. 2020)</w:t>
      </w:r>
      <w:r w:rsidR="00FC5E3E">
        <w:fldChar w:fldCharType="end"/>
      </w:r>
      <w:r w:rsidR="00FC5E3E">
        <w:t xml:space="preserve">. </w:t>
      </w:r>
      <w:r w:rsidR="00212528">
        <w:t>If the reader is looking for an application</w:t>
      </w:r>
      <w:r w:rsidR="000C6F29">
        <w:t>-</w:t>
      </w:r>
      <w:r w:rsidR="00212528">
        <w:t xml:space="preserve">specific survey for wearable sensing gloves, there are few resources to guide readers. A literature survey conducted by Pasquale in 2018 focuses on how wearable sensing gloves can be used for medical applications </w:t>
      </w:r>
      <w:r w:rsidR="00212528">
        <w:fldChar w:fldCharType="begin"/>
      </w:r>
      <w:r w:rsidR="00212528">
        <w:instrText xml:space="preserve"> ADDIN EN.CITE &lt;EndNote&gt;&lt;Cite&gt;&lt;Author&gt;Pasquale&lt;/Author&gt;&lt;Year&gt;2018&lt;/Year&gt;&lt;RecNum&gt;39&lt;/RecNum&gt;&lt;DisplayText&gt;(Pasquale 2018)&lt;/DisplayText&gt;&lt;record&gt;&lt;rec-number&gt;39&lt;/rec-number&gt;&lt;foreign-keys&gt;&lt;key app="EN" db-id="9tzd5awr0xevfgesp5250eddd20zf5s09zwx" timestamp="1611813284" guid="47ca8966-f59c-403b-b9f8-e84d5ff7b389"&gt;39&lt;/key&gt;&lt;/foreign-keys&gt;&lt;ref-type name="Journal Article"&gt;17&lt;/ref-type&gt;&lt;contributors&gt;&lt;authors&gt;&lt;author&gt;Pasquale, Giorgio&lt;/author&gt;&lt;/authors&gt;&lt;/contributors&gt;&lt;titles&gt;&lt;title&gt;Glove-based systems for medical applications: review of recent advancements&lt;/title&gt;&lt;secondary-title&gt;Journal of Textile Engineering &amp;amp; Fashion Technology&lt;/secondary-title&gt;&lt;/titles&gt;&lt;periodical&gt;&lt;full-title&gt;Journal of Textile Engineering &amp;amp; Fashion Technology&lt;/full-title&gt;&lt;/periodical&gt;&lt;volume&gt;4&lt;/volume&gt;&lt;dates&gt;&lt;year&gt;2018&lt;/year&gt;&lt;pub-dates&gt;&lt;date&gt;06/28&lt;/date&gt;&lt;/pub-dates&gt;&lt;/dates&gt;&lt;urls&gt;&lt;/urls&gt;&lt;electronic-resource-num&gt;10.15406/jteft.2018.04.00153&lt;/electronic-resource-num&gt;&lt;/record&gt;&lt;/Cite&gt;&lt;/EndNote&gt;</w:instrText>
      </w:r>
      <w:r w:rsidR="00212528">
        <w:fldChar w:fldCharType="separate"/>
      </w:r>
      <w:r w:rsidR="00212528">
        <w:rPr>
          <w:noProof/>
        </w:rPr>
        <w:t>(Pasquale 2018)</w:t>
      </w:r>
      <w:r w:rsidR="00212528">
        <w:fldChar w:fldCharType="end"/>
      </w:r>
      <w:r w:rsidR="00212528">
        <w:t xml:space="preserve">. A literature review conducted by Rashid and Hasan in 2019 reviews how wearable technologies are used for hand joint monitoring for rehabilitation </w:t>
      </w:r>
      <w:r w:rsidR="00212528">
        <w:fldChar w:fldCharType="begin"/>
      </w:r>
      <w:r w:rsidR="00212528">
        <w:instrText xml:space="preserve"> ADDIN EN.CITE &lt;EndNote&gt;&lt;Cite&gt;&lt;Author&gt;Rashid&lt;/Author&gt;&lt;Year&gt;2019&lt;/Year&gt;&lt;RecNum&gt;40&lt;/RecNum&gt;&lt;DisplayText&gt;(Rashid and Hasan 2019)&lt;/DisplayText&gt;&lt;record&gt;&lt;rec-number&gt;40&lt;/rec-number&gt;&lt;foreign-keys&gt;&lt;key app="EN" db-id="9tzd5awr0xevfgesp5250eddd20zf5s09zwx" timestamp="1611814152" guid="c14ee338-7e34-4744-934d-cf48939a478d"&gt;40&lt;/key&gt;&lt;/foreign-keys&gt;&lt;ref-type name="Journal Article"&gt;17&lt;/ref-type&gt;&lt;contributors&gt;&lt;authors&gt;&lt;author&gt;Rashid, Adnan&lt;/author&gt;&lt;author&gt;Hasan, Osman&lt;/author&gt;&lt;/authors&gt;&lt;/contributors&gt;&lt;titles&gt;&lt;title&gt;Wearable technologies for hand joints monitoring for rehabilitation: A survey&lt;/title&gt;&lt;secondary-title&gt;Microelectronics Journal&lt;/secondary-title&gt;&lt;/titles&gt;&lt;periodical&gt;&lt;full-title&gt;Microelectronics Journal&lt;/full-title&gt;&lt;/periodical&gt;&lt;pages&gt;173-183&lt;/pages&gt;&lt;volume&gt;88&lt;/volume&gt;&lt;keywords&gt;&lt;keyword&gt;Flex sensors&lt;/keyword&gt;&lt;keyword&gt;Magnetic sensors&lt;/keyword&gt;&lt;keyword&gt;Accelerometers&lt;/keyword&gt;&lt;keyword&gt;Hall-effect&lt;/keyword&gt;&lt;keyword&gt;Stretch sensors&lt;/keyword&gt;&lt;keyword&gt;Hand joints&lt;/keyword&gt;&lt;keyword&gt;Gloves&lt;/keyword&gt;&lt;keyword&gt;Dexterity&lt;/keyword&gt;&lt;/keywords&gt;&lt;dates&gt;&lt;year&gt;2019&lt;/year&gt;&lt;pub-dates&gt;&lt;date&gt;2019/06/01/&lt;/date&gt;&lt;/pub-dates&gt;&lt;/dates&gt;&lt;isbn&gt;0026-2692&lt;/isbn&gt;&lt;urls&gt;&lt;related-urls&gt;&lt;url&gt;http://www.sciencedirect.com/science/article/pii/S0026269217305207&lt;/url&gt;&lt;/related-urls&gt;&lt;/urls&gt;&lt;electronic-resource-num&gt;https://doi.org/10.1016/j.mejo.2018.01.014&lt;/electronic-resource-num&gt;&lt;/record&gt;&lt;/Cite&gt;&lt;/EndNote&gt;</w:instrText>
      </w:r>
      <w:r w:rsidR="00212528">
        <w:fldChar w:fldCharType="separate"/>
      </w:r>
      <w:r w:rsidR="00212528">
        <w:rPr>
          <w:noProof/>
        </w:rPr>
        <w:t>(Rashid and Hasan 2019)</w:t>
      </w:r>
      <w:r w:rsidR="00212528">
        <w:fldChar w:fldCharType="end"/>
      </w:r>
      <w:r w:rsidR="00212528">
        <w:t>. A literature review conducted by Ahmed in 2018 reviews how wearable sensing gloves are used for sign language recognition between 2007 and 2017</w:t>
      </w:r>
      <w:r w:rsidR="000C6F29">
        <w:t xml:space="preserve"> </w:t>
      </w:r>
      <w:r w:rsidR="000C6F29">
        <w:fldChar w:fldCharType="begin"/>
      </w:r>
      <w:r w:rsidR="000C6F29">
        <w:instrText xml:space="preserve"> ADDIN EN.CITE &lt;EndNote&gt;&lt;Cite&gt;&lt;Author&gt;Ahmed&lt;/Author&gt;&lt;Year&gt;2018&lt;/Year&gt;&lt;RecNum&gt;44&lt;/RecNum&gt;&lt;DisplayText&gt;(Ahmed et al. 2018)&lt;/DisplayText&gt;&lt;record&gt;&lt;rec-number&gt;44&lt;/rec-number&gt;&lt;foreign-keys&gt;&lt;key app="EN" db-id="9tzd5awr0xevfgesp5250eddd20zf5s09zwx" timestamp="1611876527" guid="20d20951-1111-4c80-bcd1-233c89e99456"&gt;44&lt;/key&gt;&lt;/foreign-keys&gt;&lt;ref-type name="Journal Article"&gt;17&lt;/ref-type&gt;&lt;contributors&gt;&lt;authors&gt;&lt;author&gt;Ahmed, Mohamed Aktham&lt;/author&gt;&lt;author&gt;Zaidan, Bilal Bahaa&lt;/author&gt;&lt;author&gt;Zaidan, Aws Alaa&lt;/author&gt;&lt;author&gt;Salih, Mahmood Maher&lt;/author&gt;&lt;author&gt;Lakulu, Muhammad Modi bin&lt;/author&gt;&lt;/authors&gt;&lt;/contributors&gt;&lt;titles&gt;&lt;title&gt;A Review on Systems-Based Sensory Gloves for Sign Language Recognition State of the Art between 2007 and 2017&lt;/title&gt;&lt;secondary-title&gt;Sensors&lt;/secondary-title&gt;&lt;/titles&gt;&lt;periodical&gt;&lt;full-title&gt;Sensors&lt;/full-title&gt;&lt;/periodical&gt;&lt;pages&gt;2208&lt;/pages&gt;&lt;volume&gt;18&lt;/volume&gt;&lt;number&gt;7&lt;/number&gt;&lt;dates&gt;&lt;year&gt;2018&lt;/year&gt;&lt;/dates&gt;&lt;isbn&gt;1424-8220&lt;/isbn&gt;&lt;accession-num&gt;doi:10.3390/s18072208&lt;/accession-num&gt;&lt;urls&gt;&lt;related-urls&gt;&lt;url&gt;https://www.mdpi.com/1424-8220/18/7/2208&lt;/url&gt;&lt;/related-urls&gt;&lt;/urls&gt;&lt;/record&gt;&lt;/Cite&gt;&lt;/EndNote&gt;</w:instrText>
      </w:r>
      <w:r w:rsidR="000C6F29">
        <w:fldChar w:fldCharType="separate"/>
      </w:r>
      <w:r w:rsidR="000C6F29">
        <w:rPr>
          <w:noProof/>
        </w:rPr>
        <w:t>(Ahmed et al. 2018)</w:t>
      </w:r>
      <w:r w:rsidR="000C6F29">
        <w:fldChar w:fldCharType="end"/>
      </w:r>
      <w:r w:rsidR="00212528">
        <w:t xml:space="preserve">. </w:t>
      </w:r>
      <w:r w:rsidR="00B26FBA">
        <w:t xml:space="preserve">A literature review conducted by Chen in 2020 reviews how wearable sensing gloves are used for hand pose estimation </w:t>
      </w:r>
      <w:r w:rsidR="00B26FBA">
        <w:fldChar w:fldCharType="begin"/>
      </w:r>
      <w:r w:rsidR="001A78BE">
        <w:instrText xml:space="preserve"> ADDIN EN.CITE &lt;EndNote&gt;&lt;Cite&gt;&lt;Author&gt;Chen&lt;/Author&gt;&lt;Year&gt;2020&lt;/Year&gt;&lt;RecNum&gt;45&lt;/RecNum&gt;&lt;DisplayText&gt;(Chen et al. 2020)&lt;/DisplayText&gt;&lt;record&gt;&lt;rec-number&gt;45&lt;/rec-number&gt;&lt;foreign-keys&gt;&lt;key app="EN" db-id="9tzd5awr0xevfgesp5250eddd20zf5s09zwx" timestamp="1611887833" guid="bbb05e35-02f7-40db-8ad1-d68be4fd780b"&gt;45&lt;/key&gt;&lt;/foreign-keys&gt;&lt;ref-type name="Journal Article"&gt;17&lt;/ref-type&gt;&lt;contributors&gt;&lt;authors&gt;&lt;author&gt;Chen, Weiya&lt;/author&gt;&lt;author&gt;Yu, Chenchen&lt;/author&gt;&lt;author&gt;Tu, Chenyu&lt;/author&gt;&lt;author&gt;Lyu, Zehua&lt;/author&gt;&lt;author&gt;Tang, Jing&lt;/author&gt;&lt;author&gt;Ou, Shiqi&lt;/author&gt;&lt;author&gt;Fu, Yan&lt;/author&gt;&lt;author&gt;Xue, Zhidong&lt;/author&gt;&lt;/authors&gt;&lt;/contributors&gt;&lt;titles&gt;&lt;title&gt;A Survey on Hand Pose Estimation with Wearable Sensors and Computer-Vision-Based Methods&lt;/title&gt;&lt;secondary-title&gt;Sensors&lt;/secondary-title&gt;&lt;/titles&gt;&lt;periodical&gt;&lt;full-title&gt;Sensors&lt;/full-title&gt;&lt;/periodical&gt;&lt;pages&gt;1074&lt;/pages&gt;&lt;volume&gt;20&lt;/volume&gt;&lt;number&gt;4&lt;/number&gt;&lt;dates&gt;&lt;year&gt;2020&lt;/year&gt;&lt;/dates&gt;&lt;isbn&gt;1424-8220&lt;/isbn&gt;&lt;accession-num&gt;doi:10.3390/s20041074&lt;/accession-num&gt;&lt;urls&gt;&lt;related-urls&gt;&lt;url&gt;https://www.mdpi.com/1424-8220/20/4/1074&lt;/url&gt;&lt;/related-urls&gt;&lt;/urls&gt;&lt;/record&gt;&lt;/Cite&gt;&lt;/EndNote&gt;</w:instrText>
      </w:r>
      <w:r w:rsidR="00B26FBA">
        <w:fldChar w:fldCharType="separate"/>
      </w:r>
      <w:r w:rsidR="00B26FBA">
        <w:rPr>
          <w:noProof/>
        </w:rPr>
        <w:t>(Chen et al. 2020)</w:t>
      </w:r>
      <w:r w:rsidR="00B26FBA">
        <w:fldChar w:fldCharType="end"/>
      </w:r>
      <w:r w:rsidR="00B26FBA">
        <w:t xml:space="preserve">. </w:t>
      </w:r>
      <w:r w:rsidR="000C6F29" w:rsidRPr="000C6F29">
        <w:t xml:space="preserve">Although there are numerous sensors this paper could review, </w:t>
      </w:r>
      <w:r w:rsidR="004267E8">
        <w:t xml:space="preserve">this paper is focused on reviewing wearable sensing gloves that use </w:t>
      </w:r>
      <w:r w:rsidR="000C6F29" w:rsidRPr="000C6F29">
        <w:t xml:space="preserve">pressure, temperature, and strain sensors. </w:t>
      </w:r>
      <w:r w:rsidR="00E1325D">
        <w:t>T</w:t>
      </w:r>
      <w:r w:rsidRPr="00347467">
        <w:t>he</w:t>
      </w:r>
      <w:r w:rsidR="00E1325D">
        <w:t>se</w:t>
      </w:r>
      <w:r w:rsidRPr="00347467">
        <w:t xml:space="preserve"> </w:t>
      </w:r>
      <w:r w:rsidR="00E1325D">
        <w:t>sensors measure the main interactions</w:t>
      </w:r>
      <w:r w:rsidR="007E30A4">
        <w:t xml:space="preserve"> patients with sensory impairment disorders </w:t>
      </w:r>
      <w:r w:rsidR="003E310F">
        <w:t>need to have transferred to another part of their body</w:t>
      </w:r>
      <w:r w:rsidR="007E30A4">
        <w:t xml:space="preserve">. </w:t>
      </w:r>
      <w:r w:rsidR="00C115E8">
        <w:t>Overall</w:t>
      </w:r>
      <w:r w:rsidR="003E310F">
        <w:t>, a</w:t>
      </w:r>
      <w:r w:rsidR="003E310F" w:rsidRPr="003E310F">
        <w:t xml:space="preserve"> wearable sensor glove is the optimal wearable device</w:t>
      </w:r>
      <w:r w:rsidR="003E310F">
        <w:t xml:space="preserve"> for this application</w:t>
      </w:r>
      <w:r w:rsidR="003E310F" w:rsidRPr="003E310F">
        <w:t xml:space="preserve"> as it</w:t>
      </w:r>
      <w:r w:rsidR="003E310F">
        <w:t xml:space="preserve"> is </w:t>
      </w:r>
      <w:r w:rsidR="00BF36EC">
        <w:t xml:space="preserve">a </w:t>
      </w:r>
      <w:r w:rsidR="003E310F">
        <w:t>non</w:t>
      </w:r>
      <w:r w:rsidR="003E310F" w:rsidRPr="003E310F">
        <w:t>invasive</w:t>
      </w:r>
      <w:r w:rsidR="00DD392C">
        <w:t xml:space="preserve"> wearable</w:t>
      </w:r>
      <w:r w:rsidR="003E310F" w:rsidRPr="003E310F">
        <w:t>,</w:t>
      </w:r>
      <w:r w:rsidR="00DD392C">
        <w:t xml:space="preserve"> it</w:t>
      </w:r>
      <w:r w:rsidR="003E310F" w:rsidRPr="003E310F">
        <w:t xml:space="preserve"> increases the accuracy and repeatability</w:t>
      </w:r>
      <w:r w:rsidR="00DD392C">
        <w:t xml:space="preserve"> of measurement</w:t>
      </w:r>
      <w:r w:rsidR="00BF36EC">
        <w:t>s</w:t>
      </w:r>
      <w:r w:rsidR="003E310F" w:rsidRPr="003E310F">
        <w:t xml:space="preserve">, and it improves the complexity of the measurements </w:t>
      </w:r>
      <w:r w:rsidR="00DD392C">
        <w:t>taken</w:t>
      </w:r>
      <w:r w:rsidR="003E310F" w:rsidRPr="003E310F">
        <w:t xml:space="preserve"> to simultaneous measure different sensors </w:t>
      </w:r>
      <w:r w:rsidR="00BF36EC">
        <w:fldChar w:fldCharType="begin"/>
      </w:r>
      <w:r w:rsidR="0021541F">
        <w:instrText xml:space="preserve"> ADDIN EN.CITE &lt;EndNote&gt;&lt;Cite&gt;&lt;Author&gt;Pasquale&lt;/Author&gt;&lt;Year&gt;2018&lt;/Year&gt;&lt;RecNum&gt;39&lt;/RecNum&gt;&lt;DisplayText&gt;(Pasquale 2018)&lt;/DisplayText&gt;&lt;record&gt;&lt;rec-number&gt;39&lt;/rec-number&gt;&lt;foreign-keys&gt;&lt;key app="EN" db-id="9tzd5awr0xevfgesp5250eddd20zf5s09zwx" timestamp="1611813284" guid="47ca8966-f59c-403b-b9f8-e84d5ff7b389"&gt;39&lt;/key&gt;&lt;/foreign-keys&gt;&lt;ref-type name="Journal Article"&gt;17&lt;/ref-type&gt;&lt;contributors&gt;&lt;authors&gt;&lt;author&gt;Pasquale, Giorgio&lt;/author&gt;&lt;/authors&gt;&lt;/contributors&gt;&lt;titles&gt;&lt;title&gt;Glove-based systems for medical applications: review of recent advancements&lt;/title&gt;&lt;secondary-title&gt;Journal of Textile Engineering &amp;amp; Fashion Technology&lt;/secondary-title&gt;&lt;/titles&gt;&lt;periodical&gt;&lt;full-title&gt;Journal of Textile Engineering &amp;amp; Fashion Technology&lt;/full-title&gt;&lt;/periodical&gt;&lt;volume&gt;4&lt;/volume&gt;&lt;dates&gt;&lt;year&gt;2018&lt;/year&gt;&lt;pub-dates&gt;&lt;date&gt;06/28&lt;/date&gt;&lt;/pub-dates&gt;&lt;/dates&gt;&lt;urls&gt;&lt;/urls&gt;&lt;electronic-resource-num&gt;10.15406/jteft.2018.04.00153&lt;/electronic-resource-num&gt;&lt;/record&gt;&lt;/Cite&gt;&lt;/EndNote&gt;</w:instrText>
      </w:r>
      <w:r w:rsidR="00BF36EC">
        <w:fldChar w:fldCharType="separate"/>
      </w:r>
      <w:r w:rsidR="00BF36EC">
        <w:rPr>
          <w:noProof/>
        </w:rPr>
        <w:t>(Pasquale 2018)</w:t>
      </w:r>
      <w:r w:rsidR="00BF36EC">
        <w:fldChar w:fldCharType="end"/>
      </w:r>
      <w:r w:rsidR="00BF36EC">
        <w:t xml:space="preserve">. </w:t>
      </w:r>
    </w:p>
    <w:p w14:paraId="2B59A64E" w14:textId="77777777" w:rsidR="003E310F" w:rsidRDefault="003E310F" w:rsidP="00F14FF3">
      <w:pPr>
        <w:spacing w:after="0" w:line="240" w:lineRule="auto"/>
        <w:contextualSpacing/>
      </w:pPr>
    </w:p>
    <w:p w14:paraId="2B09778C" w14:textId="4227C900" w:rsidR="00347467" w:rsidRPr="003E310F" w:rsidRDefault="004330B7" w:rsidP="00F14FF3">
      <w:pPr>
        <w:spacing w:after="0" w:line="240" w:lineRule="auto"/>
        <w:contextualSpacing/>
      </w:pPr>
      <w:r w:rsidRPr="004330B7">
        <w:t>Th</w:t>
      </w:r>
      <w:r w:rsidR="00963A6E">
        <w:t>e</w:t>
      </w:r>
      <w:r w:rsidRPr="004330B7">
        <w:t xml:space="preserve"> focused breadth </w:t>
      </w:r>
      <w:r w:rsidR="007B6881">
        <w:t xml:space="preserve">of this section </w:t>
      </w:r>
      <w:r w:rsidRPr="004330B7">
        <w:t>will concentrate the discussion and enable a more in-depth review of the</w:t>
      </w:r>
      <w:r w:rsidR="00E1325D">
        <w:t>se</w:t>
      </w:r>
      <w:r w:rsidRPr="004330B7">
        <w:t xml:space="preserve"> technologies. </w:t>
      </w:r>
      <w:r w:rsidR="00E1325D" w:rsidRPr="00E1325D">
        <w:t xml:space="preserve">This paper will survey academic papers, commercial products, and Do-It-Yourself </w:t>
      </w:r>
      <w:r w:rsidR="00E1325D">
        <w:t xml:space="preserve">(DIY) </w:t>
      </w:r>
      <w:r w:rsidR="00E1325D" w:rsidRPr="00E1325D">
        <w:t xml:space="preserve">projects to </w:t>
      </w:r>
      <w:r w:rsidR="00E1325D">
        <w:t>highlight</w:t>
      </w:r>
      <w:r w:rsidR="00E1325D" w:rsidRPr="00E1325D">
        <w:t xml:space="preserve"> the manufacturing method, application, and characteristics of the sensors used.</w:t>
      </w:r>
      <w:r w:rsidR="003E310F">
        <w:t xml:space="preserve"> T</w:t>
      </w:r>
      <w:r w:rsidR="00347467" w:rsidRPr="00347467">
        <w:t>he advantages and drawbacks of the technologies used are</w:t>
      </w:r>
      <w:r w:rsidR="003E310F">
        <w:t xml:space="preserve"> highlighted</w:t>
      </w:r>
      <w:r w:rsidR="00347467" w:rsidRPr="00347467">
        <w:t xml:space="preserve"> to identify potential room for improvements in this research domain.</w:t>
      </w:r>
      <w:r w:rsidR="003E310F">
        <w:t xml:space="preserve"> After reviewing the sensors used in existing applications, the future direction of wearable sensing gloves will be discussed to guide readers in their research development.</w:t>
      </w:r>
    </w:p>
    <w:p w14:paraId="2AFD5361" w14:textId="77777777" w:rsidR="00406EA0" w:rsidRDefault="00406EA0" w:rsidP="00F14FF3">
      <w:pPr>
        <w:spacing w:after="0" w:line="240" w:lineRule="auto"/>
        <w:contextualSpacing/>
      </w:pPr>
    </w:p>
    <w:p w14:paraId="0E7A0901" w14:textId="26D5DC70" w:rsidR="007315B2" w:rsidRDefault="007315B2" w:rsidP="00F14FF3">
      <w:pPr>
        <w:spacing w:after="0" w:line="240" w:lineRule="auto"/>
        <w:contextualSpacing/>
        <w:rPr>
          <w:b/>
          <w:bCs/>
        </w:rPr>
      </w:pPr>
      <w:r w:rsidRPr="00635637">
        <w:rPr>
          <w:b/>
          <w:bCs/>
        </w:rPr>
        <w:t>2.</w:t>
      </w:r>
      <w:r w:rsidR="00400BA8">
        <w:rPr>
          <w:b/>
          <w:bCs/>
        </w:rPr>
        <w:t>1</w:t>
      </w:r>
      <w:r w:rsidRPr="00635637">
        <w:rPr>
          <w:b/>
          <w:bCs/>
        </w:rPr>
        <w:t xml:space="preserve">. Application of </w:t>
      </w:r>
      <w:r w:rsidR="000A4703" w:rsidRPr="00635637">
        <w:rPr>
          <w:b/>
          <w:bCs/>
        </w:rPr>
        <w:t>w</w:t>
      </w:r>
      <w:r w:rsidRPr="00635637">
        <w:rPr>
          <w:b/>
          <w:bCs/>
        </w:rPr>
        <w:t xml:space="preserve">earable </w:t>
      </w:r>
      <w:r w:rsidR="000A4703" w:rsidRPr="00635637">
        <w:rPr>
          <w:b/>
          <w:bCs/>
        </w:rPr>
        <w:t>s</w:t>
      </w:r>
      <w:r w:rsidRPr="00635637">
        <w:rPr>
          <w:b/>
          <w:bCs/>
        </w:rPr>
        <w:t>ens</w:t>
      </w:r>
      <w:r w:rsidR="00F80CB5">
        <w:rPr>
          <w:b/>
          <w:bCs/>
        </w:rPr>
        <w:t>ing</w:t>
      </w:r>
      <w:r w:rsidRPr="00635637">
        <w:rPr>
          <w:b/>
          <w:bCs/>
        </w:rPr>
        <w:t xml:space="preserve"> </w:t>
      </w:r>
      <w:r w:rsidR="000A4703" w:rsidRPr="00635637">
        <w:rPr>
          <w:b/>
          <w:bCs/>
        </w:rPr>
        <w:t>g</w:t>
      </w:r>
      <w:r w:rsidRPr="00635637">
        <w:rPr>
          <w:b/>
          <w:bCs/>
        </w:rPr>
        <w:t>loves</w:t>
      </w:r>
    </w:p>
    <w:p w14:paraId="3CB4B3FA" w14:textId="77777777" w:rsidR="00400BA8" w:rsidRPr="00635637" w:rsidRDefault="00400BA8" w:rsidP="00F14FF3">
      <w:pPr>
        <w:spacing w:after="0" w:line="240" w:lineRule="auto"/>
        <w:contextualSpacing/>
        <w:rPr>
          <w:b/>
          <w:bCs/>
        </w:rPr>
      </w:pPr>
    </w:p>
    <w:p w14:paraId="0E7DFE8C" w14:textId="77777777" w:rsidR="00A31E06" w:rsidRDefault="00F80CB5" w:rsidP="00F14FF3">
      <w:pPr>
        <w:spacing w:after="0" w:line="240" w:lineRule="auto"/>
        <w:contextualSpacing/>
      </w:pPr>
      <w:r>
        <w:t>Wearable sensing gloves</w:t>
      </w:r>
      <w:r>
        <w:rPr>
          <w:b/>
          <w:bCs/>
        </w:rPr>
        <w:t xml:space="preserve"> </w:t>
      </w:r>
      <w:r w:rsidR="00201544">
        <w:t>are used in a multitude of</w:t>
      </w:r>
      <w:r>
        <w:t xml:space="preserve"> </w:t>
      </w:r>
      <w:r w:rsidR="00D464AD">
        <w:t>applications,</w:t>
      </w:r>
      <w:r>
        <w:t xml:space="preserve"> and the number of applications</w:t>
      </w:r>
      <w:r w:rsidR="00B01B4B">
        <w:t xml:space="preserve"> continues to grow </w:t>
      </w:r>
      <w:r>
        <w:t xml:space="preserve">as the technology used to make </w:t>
      </w:r>
      <w:r w:rsidR="00201544">
        <w:t>them has</w:t>
      </w:r>
      <w:r w:rsidR="00386A3E">
        <w:t xml:space="preserve"> rapidly</w:t>
      </w:r>
      <w:r w:rsidR="00201544">
        <w:t xml:space="preserve"> improved.</w:t>
      </w:r>
      <w:r w:rsidR="00386A3E">
        <w:t xml:space="preserve"> </w:t>
      </w:r>
      <w:r w:rsidR="00DE26D4">
        <w:t>In 2008, Dipietro created a summary table to detail the many applications for wearable sensing gloves and the rationale to use a wearable sensing glove, alternative device instead of a wearable sensing glove, and the purpose to use the wearable sensing glove. Dipietro divided the applications into two main categories: classical and recent applications. In the classical category, Dipietro choose to select the following applications: design and manufacturing, information visualization, robotics, arts and entertainment, and sign language recognition. Dipietro choose to categorize healthcare and computer</w:t>
      </w:r>
      <w:r w:rsidR="0055470B">
        <w:t xml:space="preserve">s in the recent category </w:t>
      </w:r>
      <w:r w:rsidR="0055470B">
        <w:fldChar w:fldCharType="begin"/>
      </w:r>
      <w:r w:rsidR="0055470B">
        <w:instrText xml:space="preserve"> ADDIN EN.CITE &lt;EndNote&gt;&lt;Cite&gt;&lt;Author&gt;Dipietro&lt;/Author&gt;&lt;Year&gt;2008&lt;/Year&gt;&lt;RecNum&gt;17&lt;/RecNum&gt;&lt;DisplayText&gt;(Dipietro et al. 2008)&lt;/DisplayText&gt;&lt;record&gt;&lt;rec-number&gt;17&lt;/rec-number&gt;&lt;foreign-keys&gt;&lt;key app="EN" db-id="9tzd5awr0xevfgesp5250eddd20zf5s09zwx" timestamp="1611107362" guid="21a06570-c178-4e6b-ab18-37d592a5edf6"&gt;17&lt;/key&gt;&lt;/foreign-keys&gt;&lt;ref-type name="Journal Article"&gt;17&lt;/ref-type&gt;&lt;contributors&gt;&lt;authors&gt;&lt;author&gt;L. Dipietro&lt;/author&gt;&lt;author&gt;A. M. Sabatini&lt;/author&gt;&lt;author&gt;P. Dario&lt;/author&gt;&lt;/authors&gt;&lt;/contributors&gt;&lt;titles&gt;&lt;title&gt;A Survey of Glove-Based Systems and Their Applications&lt;/title&gt;&lt;secondary-title&gt;IEEE Transactions on Systems, Man, and Cybernetics, Part C (Applications and Reviews)&lt;/secondary-title&gt;&lt;/titles&gt;&lt;periodical&gt;&lt;full-title&gt;IEEE Transactions on Systems, Man, and Cybernetics, Part C (Applications and Reviews)&lt;/full-title&gt;&lt;/periodical&gt;&lt;pages&gt;461-482&lt;/pages&gt;&lt;volume&gt;38&lt;/volume&gt;&lt;number&gt;4&lt;/number&gt;&lt;keywords&gt;&lt;keyword&gt;data acquisition&lt;/keyword&gt;&lt;keyword&gt;data gloves&lt;/keyword&gt;&lt;keyword&gt;gesture recognition&lt;/keyword&gt;&lt;keyword&gt;man-machine systems&lt;/keyword&gt;&lt;keyword&gt;medical computing&lt;/keyword&gt;&lt;keyword&gt;glove-based systems&lt;/keyword&gt;&lt;keyword&gt;hand movement data acquisition&lt;/keyword&gt;&lt;keyword&gt;biomedical sciences&lt;/keyword&gt;&lt;keyword&gt;gestures recognition&lt;/keyword&gt;&lt;keyword&gt;man-machine interfaces&lt;/keyword&gt;&lt;keyword&gt;Laboratories&lt;/keyword&gt;&lt;keyword&gt;Rehabilitation robotics&lt;/keyword&gt;&lt;keyword&gt;Biomedical engineering&lt;/keyword&gt;&lt;keyword&gt;Data engineering&lt;/keyword&gt;&lt;keyword&gt;Roads&lt;/keyword&gt;&lt;keyword&gt;Wearable sensors&lt;/keyword&gt;&lt;keyword&gt;Writing&lt;/keyword&gt;&lt;keyword&gt;Biomedical measurements&lt;/keyword&gt;&lt;keyword&gt;Scattering&lt;/keyword&gt;&lt;keyword&gt;man--machine interfaces&lt;/keyword&gt;&lt;/keywords&gt;&lt;dates&gt;&lt;year&gt;2008&lt;/year&gt;&lt;/dates&gt;&lt;isbn&gt;1558-2442&lt;/isbn&gt;&lt;urls&gt;&lt;/urls&gt;&lt;electronic-resource-num&gt;10.1109/TSMCC.2008.923862&lt;/electronic-resource-num&gt;&lt;/record&gt;&lt;/Cite&gt;&lt;/EndNote&gt;</w:instrText>
      </w:r>
      <w:r w:rsidR="0055470B">
        <w:fldChar w:fldCharType="separate"/>
      </w:r>
      <w:r w:rsidR="0055470B">
        <w:rPr>
          <w:noProof/>
        </w:rPr>
        <w:t>(Dipietro et al. 2008)</w:t>
      </w:r>
      <w:r w:rsidR="0055470B">
        <w:fldChar w:fldCharType="end"/>
      </w:r>
      <w:r w:rsidR="0055470B">
        <w:t xml:space="preserve">. </w:t>
      </w:r>
      <w:r w:rsidR="00386A3E" w:rsidRPr="00386A3E">
        <w:rPr>
          <w:b/>
          <w:bCs/>
        </w:rPr>
        <w:t>Table 2</w:t>
      </w:r>
      <w:r w:rsidR="00386A3E">
        <w:t xml:space="preserve"> </w:t>
      </w:r>
      <w:r w:rsidR="00E576DB">
        <w:t xml:space="preserve">is </w:t>
      </w:r>
      <w:r w:rsidR="006D7E7F">
        <w:t>formed</w:t>
      </w:r>
      <w:r w:rsidR="00E576DB">
        <w:t xml:space="preserve"> </w:t>
      </w:r>
      <w:r w:rsidR="006D7E7F">
        <w:t>by</w:t>
      </w:r>
      <w:r w:rsidR="00E576DB">
        <w:t xml:space="preserve"> build</w:t>
      </w:r>
      <w:r w:rsidR="006D7E7F">
        <w:t>ing</w:t>
      </w:r>
      <w:r w:rsidR="00E576DB">
        <w:t xml:space="preserve"> from this previous work and expand</w:t>
      </w:r>
      <w:r w:rsidR="006D7E7F">
        <w:t>ing</w:t>
      </w:r>
      <w:r w:rsidR="00E576DB">
        <w:t xml:space="preserve"> on it by including more applications due to recent technological advances. The </w:t>
      </w:r>
      <w:r w:rsidR="006D7E7F">
        <w:t>“</w:t>
      </w:r>
      <w:r w:rsidR="00E576DB">
        <w:t>classical</w:t>
      </w:r>
      <w:r w:rsidR="006D7E7F">
        <w:t>”</w:t>
      </w:r>
      <w:r w:rsidR="00E576DB">
        <w:t xml:space="preserve"> application</w:t>
      </w:r>
      <w:r w:rsidR="006D7E7F">
        <w:t xml:space="preserve"> category has</w:t>
      </w:r>
      <w:r w:rsidR="00E576DB">
        <w:t xml:space="preserve"> been redefined </w:t>
      </w:r>
      <w:r w:rsidR="006D7E7F">
        <w:t>to</w:t>
      </w:r>
      <w:r w:rsidR="00E576DB">
        <w:t xml:space="preserve"> the following: </w:t>
      </w:r>
      <w:r w:rsidR="00583C5B">
        <w:t xml:space="preserve">design &amp; manufacturing, information visualization, arts &amp; entertainment, sign language recognition, and computer. The </w:t>
      </w:r>
      <w:r w:rsidR="006D7E7F">
        <w:t>“</w:t>
      </w:r>
      <w:r w:rsidR="00583C5B">
        <w:t>recent</w:t>
      </w:r>
      <w:r w:rsidR="006D7E7F">
        <w:t>”</w:t>
      </w:r>
      <w:r w:rsidR="00583C5B">
        <w:t xml:space="preserve"> application</w:t>
      </w:r>
      <w:r w:rsidR="006D7E7F">
        <w:t xml:space="preserve"> category</w:t>
      </w:r>
      <w:r w:rsidR="00583C5B">
        <w:t xml:space="preserve"> ha</w:t>
      </w:r>
      <w:r w:rsidR="006D7E7F">
        <w:t>d</w:t>
      </w:r>
      <w:r w:rsidR="00583C5B">
        <w:t xml:space="preserve"> been modified to</w:t>
      </w:r>
      <w:r w:rsidR="006D7E7F">
        <w:t xml:space="preserve"> include</w:t>
      </w:r>
      <w:r w:rsidR="00583C5B">
        <w:t xml:space="preserve"> the following: virtual reality, health care diagnostics, prosthetics, robotics, and artificial intelligence. </w:t>
      </w:r>
    </w:p>
    <w:p w14:paraId="5F514541" w14:textId="476B0A67" w:rsidR="00A31E06" w:rsidRDefault="00A31E06" w:rsidP="00F14FF3">
      <w:pPr>
        <w:spacing w:after="0" w:line="240" w:lineRule="auto"/>
        <w:contextualSpacing/>
      </w:pPr>
    </w:p>
    <w:p w14:paraId="45E6FEE6" w14:textId="193B3940" w:rsidR="006D7E7F" w:rsidRDefault="00A31E06" w:rsidP="00F14FF3">
      <w:pPr>
        <w:spacing w:after="0" w:line="240" w:lineRule="auto"/>
        <w:contextualSpacing/>
      </w:pPr>
      <w:r w:rsidRPr="00A31E06">
        <w:t>Researchers in the field</w:t>
      </w:r>
      <w:r>
        <w:t xml:space="preserve"> of virtual reality are using wearable sensing gloves to allow users to interact with their computer-generated environment </w:t>
      </w:r>
      <w:r w:rsidRPr="00A31E06">
        <w:t xml:space="preserve">and </w:t>
      </w:r>
      <w:r>
        <w:t xml:space="preserve">perform digital movements in a more </w:t>
      </w:r>
      <w:r>
        <w:lastRenderedPageBreak/>
        <w:t xml:space="preserve">natural way. In the field of health care, they allow researchers to take measurements easily and directly between the user’s hand and the surrounding environment. </w:t>
      </w:r>
      <w:r w:rsidR="00851CCB">
        <w:t xml:space="preserve">In the field of prosthetics, they allow the user to improve the control and adoption of the prosthetic by providing a form of feedback to the user. In the field of robotics, they provide a way to measure the interaction between the robotic hand and the surrounding environment. This will provide a closed feedback loop for robotic systems. In the field of artificial intelligence, they provide users with the ability to perform object detection and gesture recognition and model human interactions. </w:t>
      </w:r>
      <w:r w:rsidR="006D7E7F">
        <w:t>In the next few sections,</w:t>
      </w:r>
      <w:r w:rsidR="00C115E8">
        <w:t xml:space="preserve"> the application that the</w:t>
      </w:r>
      <w:r w:rsidR="00851CCB">
        <w:t xml:space="preserve"> commercially available, DIY, </w:t>
      </w:r>
      <w:r w:rsidR="00C115E8">
        <w:t>or</w:t>
      </w:r>
      <w:r w:rsidR="00851CCB">
        <w:t xml:space="preserve"> academic version</w:t>
      </w:r>
      <w:r w:rsidR="006D7E7F">
        <w:t xml:space="preserve"> </w:t>
      </w:r>
      <w:r>
        <w:t>of</w:t>
      </w:r>
      <w:r w:rsidR="00C115E8">
        <w:t xml:space="preserve"> the</w:t>
      </w:r>
      <w:r>
        <w:t xml:space="preserve"> </w:t>
      </w:r>
      <w:r w:rsidR="006D7E7F">
        <w:t>wearable sens</w:t>
      </w:r>
      <w:r>
        <w:t>ing</w:t>
      </w:r>
      <w:r w:rsidR="006D7E7F">
        <w:t xml:space="preserve"> glove</w:t>
      </w:r>
      <w:r w:rsidR="00C115E8">
        <w:t xml:space="preserve"> is designed to target</w:t>
      </w:r>
      <w:r w:rsidR="006D7E7F">
        <w:t xml:space="preserve"> is mentioned. </w:t>
      </w:r>
    </w:p>
    <w:p w14:paraId="7748A393" w14:textId="77777777" w:rsidR="00635637" w:rsidRDefault="00635637" w:rsidP="00F14FF3">
      <w:pPr>
        <w:spacing w:after="0" w:line="240" w:lineRule="auto"/>
        <w:contextualSpacing/>
      </w:pPr>
    </w:p>
    <w:p w14:paraId="2A9D6C4A" w14:textId="2F3AD9E5" w:rsidR="007315B2" w:rsidRDefault="007315B2" w:rsidP="00F14FF3">
      <w:pPr>
        <w:spacing w:after="0" w:line="240" w:lineRule="auto"/>
        <w:contextualSpacing/>
        <w:rPr>
          <w:b/>
          <w:bCs/>
        </w:rPr>
      </w:pPr>
      <w:r w:rsidRPr="00635637">
        <w:rPr>
          <w:b/>
          <w:bCs/>
        </w:rPr>
        <w:t>2.</w:t>
      </w:r>
      <w:r w:rsidR="00400BA8">
        <w:rPr>
          <w:b/>
          <w:bCs/>
        </w:rPr>
        <w:t>2</w:t>
      </w:r>
      <w:r w:rsidRPr="00635637">
        <w:rPr>
          <w:b/>
          <w:bCs/>
        </w:rPr>
        <w:t xml:space="preserve">. Commercially </w:t>
      </w:r>
      <w:r w:rsidR="000A4703" w:rsidRPr="00635637">
        <w:rPr>
          <w:b/>
          <w:bCs/>
        </w:rPr>
        <w:t>a</w:t>
      </w:r>
      <w:r w:rsidRPr="00635637">
        <w:rPr>
          <w:b/>
          <w:bCs/>
        </w:rPr>
        <w:t xml:space="preserve">vailable </w:t>
      </w:r>
      <w:r w:rsidR="000A4703" w:rsidRPr="00635637">
        <w:rPr>
          <w:b/>
          <w:bCs/>
        </w:rPr>
        <w:t>w</w:t>
      </w:r>
      <w:r w:rsidRPr="00635637">
        <w:rPr>
          <w:b/>
          <w:bCs/>
        </w:rPr>
        <w:t xml:space="preserve">earable </w:t>
      </w:r>
      <w:r w:rsidR="000A4703" w:rsidRPr="00635637">
        <w:rPr>
          <w:b/>
          <w:bCs/>
        </w:rPr>
        <w:t>s</w:t>
      </w:r>
      <w:r w:rsidRPr="00635637">
        <w:rPr>
          <w:b/>
          <w:bCs/>
        </w:rPr>
        <w:t xml:space="preserve">ensor </w:t>
      </w:r>
      <w:r w:rsidR="000A4703" w:rsidRPr="00635637">
        <w:rPr>
          <w:b/>
          <w:bCs/>
        </w:rPr>
        <w:t>g</w:t>
      </w:r>
      <w:r w:rsidRPr="00635637">
        <w:rPr>
          <w:b/>
          <w:bCs/>
        </w:rPr>
        <w:t>loves</w:t>
      </w:r>
    </w:p>
    <w:p w14:paraId="109FFF3D" w14:textId="77777777" w:rsidR="00400BA8" w:rsidRPr="00635637" w:rsidRDefault="00400BA8" w:rsidP="00F14FF3">
      <w:pPr>
        <w:spacing w:after="0" w:line="240" w:lineRule="auto"/>
        <w:contextualSpacing/>
        <w:rPr>
          <w:b/>
          <w:bCs/>
        </w:rPr>
      </w:pPr>
    </w:p>
    <w:p w14:paraId="387DB1B4" w14:textId="20BE7F77" w:rsidR="00A32540" w:rsidRDefault="00386A3E" w:rsidP="00F14FF3">
      <w:pPr>
        <w:spacing w:after="0" w:line="240" w:lineRule="auto"/>
        <w:contextualSpacing/>
      </w:pPr>
      <w:r>
        <w:t>While numerous glove designs have been proposed over the past 30 years, only a few</w:t>
      </w:r>
      <w:r w:rsidR="005A0418">
        <w:t xml:space="preserve"> products</w:t>
      </w:r>
      <w:r>
        <w:t xml:space="preserve"> have become commercially available</w:t>
      </w:r>
      <w:r w:rsidR="005A0418">
        <w:t xml:space="preserve"> and viable</w:t>
      </w:r>
      <w:r>
        <w:t>.</w:t>
      </w:r>
      <w:r w:rsidR="005A0418">
        <w:t xml:space="preserve"> A literature review conducted in 2008, provides a thorough description of wearable sensors gloves from the 1970s to 2008 </w:t>
      </w:r>
      <w:r w:rsidR="005A0418">
        <w:fldChar w:fldCharType="begin"/>
      </w:r>
      <w:r w:rsidR="005A0418">
        <w:instrText xml:space="preserve"> ADDIN EN.CITE &lt;EndNote&gt;&lt;Cite&gt;&lt;Author&gt;Dipietro&lt;/Author&gt;&lt;Year&gt;2008&lt;/Year&gt;&lt;RecNum&gt;17&lt;/RecNum&gt;&lt;DisplayText&gt;(Dipietro et al. 2008)&lt;/DisplayText&gt;&lt;record&gt;&lt;rec-number&gt;17&lt;/rec-number&gt;&lt;foreign-keys&gt;&lt;key app="EN" db-id="9tzd5awr0xevfgesp5250eddd20zf5s09zwx" timestamp="1611107362" guid="21a06570-c178-4e6b-ab18-37d592a5edf6"&gt;17&lt;/key&gt;&lt;/foreign-keys&gt;&lt;ref-type name="Journal Article"&gt;17&lt;/ref-type&gt;&lt;contributors&gt;&lt;authors&gt;&lt;author&gt;L. Dipietro&lt;/author&gt;&lt;author&gt;A. M. Sabatini&lt;/author&gt;&lt;author&gt;P. Dario&lt;/author&gt;&lt;/authors&gt;&lt;/contributors&gt;&lt;titles&gt;&lt;title&gt;A Survey of Glove-Based Systems and Their Applications&lt;/title&gt;&lt;secondary-title&gt;IEEE Transactions on Systems, Man, and Cybernetics, Part C (Applications and Reviews)&lt;/secondary-title&gt;&lt;/titles&gt;&lt;periodical&gt;&lt;full-title&gt;IEEE Transactions on Systems, Man, and Cybernetics, Part C (Applications and Reviews)&lt;/full-title&gt;&lt;/periodical&gt;&lt;pages&gt;461-482&lt;/pages&gt;&lt;volume&gt;38&lt;/volume&gt;&lt;number&gt;4&lt;/number&gt;&lt;keywords&gt;&lt;keyword&gt;data acquisition&lt;/keyword&gt;&lt;keyword&gt;data gloves&lt;/keyword&gt;&lt;keyword&gt;gesture recognition&lt;/keyword&gt;&lt;keyword&gt;man-machine systems&lt;/keyword&gt;&lt;keyword&gt;medical computing&lt;/keyword&gt;&lt;keyword&gt;glove-based systems&lt;/keyword&gt;&lt;keyword&gt;hand movement data acquisition&lt;/keyword&gt;&lt;keyword&gt;biomedical sciences&lt;/keyword&gt;&lt;keyword&gt;gestures recognition&lt;/keyword&gt;&lt;keyword&gt;man-machine interfaces&lt;/keyword&gt;&lt;keyword&gt;Laboratories&lt;/keyword&gt;&lt;keyword&gt;Rehabilitation robotics&lt;/keyword&gt;&lt;keyword&gt;Biomedical engineering&lt;/keyword&gt;&lt;keyword&gt;Data engineering&lt;/keyword&gt;&lt;keyword&gt;Roads&lt;/keyword&gt;&lt;keyword&gt;Wearable sensors&lt;/keyword&gt;&lt;keyword&gt;Writing&lt;/keyword&gt;&lt;keyword&gt;Biomedical measurements&lt;/keyword&gt;&lt;keyword&gt;Scattering&lt;/keyword&gt;&lt;keyword&gt;man--machine interfaces&lt;/keyword&gt;&lt;/keywords&gt;&lt;dates&gt;&lt;year&gt;2008&lt;/year&gt;&lt;/dates&gt;&lt;isbn&gt;1558-2442&lt;/isbn&gt;&lt;urls&gt;&lt;/urls&gt;&lt;electronic-resource-num&gt;10.1109/TSMCC.2008.923862&lt;/electronic-resource-num&gt;&lt;/record&gt;&lt;/Cite&gt;&lt;/EndNote&gt;</w:instrText>
      </w:r>
      <w:r w:rsidR="005A0418">
        <w:fldChar w:fldCharType="separate"/>
      </w:r>
      <w:r w:rsidR="005A0418">
        <w:rPr>
          <w:noProof/>
        </w:rPr>
        <w:t>(Dipietro et al. 2008)</w:t>
      </w:r>
      <w:r w:rsidR="005A0418">
        <w:fldChar w:fldCharType="end"/>
      </w:r>
      <w:r w:rsidR="005A0418">
        <w:t xml:space="preserve">. </w:t>
      </w:r>
      <w:r>
        <w:t xml:space="preserve"> </w:t>
      </w:r>
      <w:r w:rsidR="006379B3">
        <w:t>Today, t</w:t>
      </w:r>
      <w:r>
        <w:t>here are commercially available wearable sensing gloves that integrate</w:t>
      </w:r>
      <w:r w:rsidR="00B26FBA">
        <w:t xml:space="preserve"> a myriad of different</w:t>
      </w:r>
      <w:r>
        <w:t xml:space="preserve"> </w:t>
      </w:r>
      <w:r w:rsidR="002E0B7E">
        <w:t>sensors</w:t>
      </w:r>
      <w:r w:rsidR="003E129E">
        <w:t xml:space="preserve">. A few </w:t>
      </w:r>
      <w:r w:rsidR="00CA484D">
        <w:t xml:space="preserve">notable </w:t>
      </w:r>
      <w:r w:rsidR="003E129E">
        <w:t xml:space="preserve">examples </w:t>
      </w:r>
      <w:r w:rsidR="00B26FBA">
        <w:t xml:space="preserve">of wearable sensing gloves that use different sensors that will not be discussed in this literature review </w:t>
      </w:r>
      <w:r w:rsidR="003E129E">
        <w:t xml:space="preserve">are the Noitom Hi5 VR Glove </w:t>
      </w:r>
      <w:r w:rsidR="003E129E">
        <w:fldChar w:fldCharType="begin"/>
      </w:r>
      <w:r w:rsidR="00212528">
        <w:instrText xml:space="preserve"> ADDIN EN.CITE &lt;EndNote&gt;&lt;Cite&gt;&lt;Author&gt;Noitom&lt;/Author&gt;&lt;Year&gt;2021&lt;/Year&gt;&lt;RecNum&gt;43&lt;/RecNum&gt;&lt;DisplayText&gt;(Noitom 2021)&lt;/DisplayText&gt;&lt;record&gt;&lt;rec-number&gt;43&lt;/rec-number&gt;&lt;foreign-keys&gt;&lt;key app="EN" db-id="9tzd5awr0xevfgesp5250eddd20zf5s09zwx" timestamp="1611875661" guid="0842cca6-0cec-4222-a0c9-2b1ffd2f824a"&gt;43&lt;/key&gt;&lt;/foreign-keys&gt;&lt;ref-type name="Web Page"&gt;12&lt;/ref-type&gt;&lt;contributors&gt;&lt;authors&gt;&lt;author&gt;Noitom, International Inc.&lt;/author&gt;&lt;/authors&gt;&lt;/contributors&gt;&lt;titles&gt;&lt;title&gt;Noitom Hi5&lt;/title&gt;&lt;/titles&gt;&lt;pages&gt;Hi5 VR Glove&lt;/pages&gt;&lt;volume&gt;2021&lt;/volume&gt;&lt;number&gt;January 28&lt;/number&gt;&lt;dates&gt;&lt;year&gt;2021&lt;/year&gt;&lt;/dates&gt;&lt;pub-location&gt;hi5vrglove.com&lt;/pub-location&gt;&lt;publisher&gt;Noitom International Inc.&lt;/publisher&gt;&lt;urls&gt;&lt;related-urls&gt;&lt;url&gt;https://hi5vrglove.com/#features&lt;/url&gt;&lt;/related-urls&gt;&lt;/urls&gt;&lt;custom1&gt;2021&lt;/custom1&gt;&lt;custom2&gt;January 28&lt;/custom2&gt;&lt;/record&gt;&lt;/Cite&gt;&lt;/EndNote&gt;</w:instrText>
      </w:r>
      <w:r w:rsidR="003E129E">
        <w:fldChar w:fldCharType="separate"/>
      </w:r>
      <w:r w:rsidR="003E129E">
        <w:rPr>
          <w:noProof/>
        </w:rPr>
        <w:t>(Noitom 2021)</w:t>
      </w:r>
      <w:r w:rsidR="003E129E">
        <w:fldChar w:fldCharType="end"/>
      </w:r>
      <w:r w:rsidR="003E129E">
        <w:t xml:space="preserve"> that uses an</w:t>
      </w:r>
      <w:r w:rsidR="003E129E" w:rsidRPr="003E129E">
        <w:t xml:space="preserve"> internal measurement unit (IMU)</w:t>
      </w:r>
      <w:r w:rsidR="00CA484D">
        <w:t xml:space="preserve">, </w:t>
      </w:r>
      <w:r w:rsidR="003E129E">
        <w:t xml:space="preserve">the </w:t>
      </w:r>
      <w:r w:rsidR="003E129E" w:rsidRPr="003E129E">
        <w:t xml:space="preserve">Workaround ProGlove </w:t>
      </w:r>
      <w:r w:rsidR="005540B5">
        <w:fldChar w:fldCharType="begin"/>
      </w:r>
      <w:r w:rsidR="005540B5">
        <w:instrText xml:space="preserve"> ADDIN EN.CITE &lt;EndNote&gt;&lt;Cite&gt;&lt;Author&gt;Workaround&lt;/Author&gt;&lt;Year&gt;2021&lt;/Year&gt;&lt;RecNum&gt;42&lt;/RecNum&gt;&lt;DisplayText&gt;(Workaround 2021)&lt;/DisplayText&gt;&lt;record&gt;&lt;rec-number&gt;42&lt;/rec-number&gt;&lt;foreign-keys&gt;&lt;key app="EN" db-id="9tzd5awr0xevfgesp5250eddd20zf5s09zwx" timestamp="1611872268" guid="def3d17c-5d07-4b55-b643-712c66263e7c"&gt;42&lt;/key&gt;&lt;/foreign-keys&gt;&lt;ref-type name="Web Page"&gt;12&lt;/ref-type&gt;&lt;contributors&gt;&lt;authors&gt;&lt;author&gt;Workaround, GmbH&lt;/author&gt;&lt;/authors&gt;&lt;/contributors&gt;&lt;titles&gt;&lt;title&gt;ProGlove Index Trigger&lt;/title&gt;&lt;/titles&gt;&lt;pages&gt;ProGlove wearable sensor glove&lt;/pages&gt;&lt;volume&gt;2021&lt;/volume&gt;&lt;number&gt;January 28&lt;/number&gt;&lt;dates&gt;&lt;year&gt;2021&lt;/year&gt;&lt;/dates&gt;&lt;pub-location&gt;www.proglove.com&lt;/pub-location&gt;&lt;publisher&gt;ProGlove&lt;/publisher&gt;&lt;urls&gt;&lt;related-urls&gt;&lt;url&gt;https://www.proglove.com/products/wearables/&lt;/url&gt;&lt;/related-urls&gt;&lt;/urls&gt;&lt;custom1&gt;2021&lt;/custom1&gt;&lt;custom2&gt;January 28&lt;/custom2&gt;&lt;/record&gt;&lt;/Cite&gt;&lt;/EndNote&gt;</w:instrText>
      </w:r>
      <w:r w:rsidR="005540B5">
        <w:fldChar w:fldCharType="separate"/>
      </w:r>
      <w:r w:rsidR="005540B5">
        <w:rPr>
          <w:noProof/>
        </w:rPr>
        <w:t>(Workaround 2021)</w:t>
      </w:r>
      <w:r w:rsidR="005540B5">
        <w:fldChar w:fldCharType="end"/>
      </w:r>
      <w:r w:rsidR="005540B5">
        <w:t xml:space="preserve"> </w:t>
      </w:r>
      <w:r w:rsidR="003E129E">
        <w:t>that uses an</w:t>
      </w:r>
      <w:r w:rsidR="002E0B7E">
        <w:t xml:space="preserve"> industrial bar</w:t>
      </w:r>
      <w:r w:rsidR="003E129E">
        <w:t>-</w:t>
      </w:r>
      <w:r w:rsidR="002E0B7E">
        <w:t>code reader</w:t>
      </w:r>
      <w:r w:rsidR="00CA484D">
        <w:t>, and the SenseGlove</w:t>
      </w:r>
      <w:r w:rsidR="00F07EBD">
        <w:t xml:space="preserve"> that provides force-feedback for VR training</w:t>
      </w:r>
      <w:r w:rsidR="00CA484D">
        <w:t xml:space="preserve"> </w:t>
      </w:r>
      <w:r w:rsidR="00F07EBD">
        <w:fldChar w:fldCharType="begin"/>
      </w:r>
      <w:r w:rsidR="006E0948">
        <w:instrText xml:space="preserve"> ADDIN EN.CITE &lt;EndNote&gt;&lt;Cite&gt;&lt;Author&gt;SenseGlove&lt;/Author&gt;&lt;Year&gt;2021&lt;/Year&gt;&lt;RecNum&gt;54&lt;/RecNum&gt;&lt;DisplayText&gt;(SenseGlove 2021)&lt;/DisplayText&gt;&lt;record&gt;&lt;rec-number&gt;54&lt;/rec-number&gt;&lt;foreign-keys&gt;&lt;key app="EN" db-id="9tzd5awr0xevfgesp5250eddd20zf5s09zwx" timestamp="1612036079" guid="cf60e912-d6ac-4e4a-8c80-6ddda76ce54a"&gt;54&lt;/key&gt;&lt;/foreign-keys&gt;&lt;ref-type name="Web Page"&gt;12&lt;/ref-type&gt;&lt;contributors&gt;&lt;authors&gt;&lt;author&gt;SenseGlove&lt;/author&gt;&lt;/authors&gt;&lt;/contributors&gt;&lt;titles&gt;&lt;title&gt;SenseGlove Nova&lt;/title&gt;&lt;/titles&gt;&lt;pages&gt;SenseGlove Nova - The New Sense for VR Training&lt;/pages&gt;&lt;volume&gt;2021&lt;/volume&gt;&lt;number&gt;January 30&lt;/number&gt;&lt;dates&gt;&lt;year&gt;2021&lt;/year&gt;&lt;/dates&gt;&lt;pub-location&gt;https://www.senseglove.com/nova/&lt;/pub-location&gt;&lt;publisher&gt;SenseGlove&lt;/publisher&gt;&lt;work-type&gt;Image&lt;/work-type&gt;&lt;urls&gt;&lt;related-urls&gt;&lt;url&gt;https://www.senseglove.com/nova/&lt;/url&gt;&lt;/related-urls&gt;&lt;/urls&gt;&lt;custom1&gt;2021&lt;/custom1&gt;&lt;custom2&gt;January 30&lt;/custom2&gt;&lt;/record&gt;&lt;/Cite&gt;&lt;/EndNote&gt;</w:instrText>
      </w:r>
      <w:r w:rsidR="00F07EBD">
        <w:fldChar w:fldCharType="separate"/>
      </w:r>
      <w:r w:rsidR="00F07EBD">
        <w:rPr>
          <w:noProof/>
        </w:rPr>
        <w:t>(SenseGlove 2021)</w:t>
      </w:r>
      <w:r w:rsidR="00F07EBD">
        <w:fldChar w:fldCharType="end"/>
      </w:r>
      <w:r w:rsidR="002E0B7E">
        <w:t xml:space="preserve">. </w:t>
      </w:r>
      <w:r w:rsidR="006379B3">
        <w:t>Rather, t</w:t>
      </w:r>
      <w:r w:rsidR="00B26FBA" w:rsidRPr="00B26FBA">
        <w:t>his section will focus on commercially available products that implement either temperature, pressure, or strain sensors into a wearable sensing glove.</w:t>
      </w:r>
    </w:p>
    <w:p w14:paraId="686CA1CD" w14:textId="77777777" w:rsidR="00184E78" w:rsidRDefault="00184E78" w:rsidP="00F14FF3">
      <w:pPr>
        <w:spacing w:after="0" w:line="240" w:lineRule="auto"/>
        <w:contextualSpacing/>
      </w:pPr>
    </w:p>
    <w:p w14:paraId="3AE2E3A2" w14:textId="64B7C4E5" w:rsidR="006379B3" w:rsidRDefault="006379B3" w:rsidP="00F14FF3">
      <w:pPr>
        <w:spacing w:after="0" w:line="240" w:lineRule="auto"/>
        <w:contextualSpacing/>
      </w:pPr>
      <w:r>
        <w:t xml:space="preserve">The commercial wearable sensing gloves that integrate temperature sensors are </w:t>
      </w:r>
      <w:r w:rsidR="005A3932">
        <w:t>represented below.</w:t>
      </w:r>
      <w:r w:rsidR="00D05633">
        <w:t xml:space="preserve"> The SensPro 8108 by Holik International use an infrared thermometer and contact temperature sensors located in a protective glove. An image is shown in Fig. 3K and this glove is primary used to warn firefighters of the temperature of certain objects before they touch them </w:t>
      </w:r>
      <w:r w:rsidR="00D05633">
        <w:fldChar w:fldCharType="begin"/>
      </w:r>
      <w:r w:rsidR="000E4C17">
        <w:instrText xml:space="preserve"> ADDIN EN.CITE &lt;EndNote&gt;&lt;Cite&gt;&lt;Author&gt;SensPro&lt;/Author&gt;&lt;Year&gt;2021&lt;/Year&gt;&lt;RecNum&gt;52&lt;/RecNum&gt;&lt;DisplayText&gt;(SensPro 2021)&lt;/DisplayText&gt;&lt;record&gt;&lt;rec-number&gt;52&lt;/rec-number&gt;&lt;foreign-keys&gt;&lt;key app="EN" db-id="9tzd5awr0xevfgesp5250eddd20zf5s09zwx" timestamp="1612031485" guid="753c416b-eb1c-4329-a276-7041ee709b68"&gt;52&lt;/key&gt;&lt;/foreign-keys&gt;&lt;ref-type name="Web Page"&gt;12&lt;/ref-type&gt;&lt;contributors&gt;&lt;authors&gt;&lt;author&gt;SensPro&lt;/author&gt;&lt;/authors&gt;&lt;/contributors&gt;&lt;titles&gt;&lt;title&gt;The All-Textile Protective Gloves Are Designed For Use In Extinguishing Fires&lt;/title&gt;&lt;/titles&gt;&lt;pages&gt;All Textile Protective Gloves are Designed for Use in Extinguishing Fires&lt;/pages&gt;&lt;volume&gt;2021&lt;/volume&gt;&lt;number&gt;January 30&lt;/number&gt;&lt;dates&gt;&lt;year&gt;2021&lt;/year&gt;&lt;/dates&gt;&lt;pub-location&gt;https://www.senspro.cz/index_en.php&lt;/pub-location&gt;&lt;publisher&gt;Holik International&lt;/publisher&gt;&lt;work-type&gt;Webpage&lt;/work-type&gt;&lt;urls&gt;&lt;related-urls&gt;&lt;url&gt;https://www.senspro.cz/index_en.php&lt;/url&gt;&lt;/related-urls&gt;&lt;/urls&gt;&lt;custom1&gt;2021&lt;/custom1&gt;&lt;custom2&gt;January 30&lt;/custom2&gt;&lt;/record&gt;&lt;/Cite&gt;&lt;/EndNote&gt;</w:instrText>
      </w:r>
      <w:r w:rsidR="00D05633">
        <w:fldChar w:fldCharType="separate"/>
      </w:r>
      <w:r w:rsidR="00D05633">
        <w:rPr>
          <w:noProof/>
        </w:rPr>
        <w:t>(SensPro 2021)</w:t>
      </w:r>
      <w:r w:rsidR="00D05633">
        <w:fldChar w:fldCharType="end"/>
      </w:r>
      <w:r w:rsidR="00D05633">
        <w:t>.</w:t>
      </w:r>
    </w:p>
    <w:p w14:paraId="4F4ADC9D" w14:textId="05FE4EC0" w:rsidR="006379B3" w:rsidRDefault="006379B3" w:rsidP="00F14FF3">
      <w:pPr>
        <w:spacing w:after="0" w:line="240" w:lineRule="auto"/>
        <w:contextualSpacing/>
      </w:pPr>
    </w:p>
    <w:p w14:paraId="081FDBD1" w14:textId="7C168241" w:rsidR="006379B3" w:rsidRDefault="006379B3" w:rsidP="00F14FF3">
      <w:pPr>
        <w:spacing w:after="0" w:line="240" w:lineRule="auto"/>
        <w:contextualSpacing/>
      </w:pPr>
      <w:r w:rsidRPr="006379B3">
        <w:t>The commercial wearable sensing gloves that integrate</w:t>
      </w:r>
      <w:r>
        <w:t xml:space="preserve"> pressure</w:t>
      </w:r>
      <w:r w:rsidRPr="006379B3">
        <w:t xml:space="preserve"> sensors are</w:t>
      </w:r>
      <w:r w:rsidR="001A78BE">
        <w:t xml:space="preserve"> represented below. The Pliance Glove by </w:t>
      </w:r>
      <w:r w:rsidR="001A78BE" w:rsidRPr="001A78BE">
        <w:t xml:space="preserve">Novel GmbH </w:t>
      </w:r>
      <w:r w:rsidR="001A78BE">
        <w:t xml:space="preserve">uses 256 </w:t>
      </w:r>
      <w:r w:rsidR="005A3932">
        <w:t xml:space="preserve">capacitance pressure </w:t>
      </w:r>
      <w:r w:rsidR="001A78BE">
        <w:t>sensors and can record at a measurement frequency of 20,000 samples per second</w:t>
      </w:r>
      <w:r w:rsidR="005A3932">
        <w:t xml:space="preserve"> and an image is</w:t>
      </w:r>
      <w:r w:rsidR="001A78BE">
        <w:t xml:space="preserve"> shown in </w:t>
      </w:r>
      <w:r w:rsidR="001A78BE" w:rsidRPr="005C6A8F">
        <w:rPr>
          <w:b/>
          <w:bCs/>
        </w:rPr>
        <w:t>Fig. 3A</w:t>
      </w:r>
      <w:r w:rsidR="001A78BE">
        <w:t xml:space="preserve">. </w:t>
      </w:r>
      <w:r w:rsidR="005A3932">
        <w:t>This glove is primarily used to model the human interaction between users and manufacturing and production tools. Additionally, it can be used for assessing manipulations and hand rehabilitation during physical therapy practice</w:t>
      </w:r>
      <w:r w:rsidR="007737A1">
        <w:t xml:space="preserve"> </w:t>
      </w:r>
      <w:r w:rsidR="007737A1">
        <w:fldChar w:fldCharType="begin"/>
      </w:r>
      <w:r w:rsidR="007737A1">
        <w:instrText xml:space="preserve"> ADDIN EN.CITE &lt;EndNote&gt;&lt;Cite&gt;&lt;Author&gt;Novel&lt;/Author&gt;&lt;Year&gt;2021&lt;/Year&gt;&lt;RecNum&gt;23&lt;/RecNum&gt;&lt;DisplayText&gt;(Novel 2021)&lt;/DisplayText&gt;&lt;record&gt;&lt;rec-number&gt;23&lt;/rec-number&gt;&lt;foreign-keys&gt;&lt;key app="EN" db-id="9tzd5awr0xevfgesp5250eddd20zf5s09zwx" timestamp="1611595751" guid="b3a547bd-589f-4cc3-8f9c-b2baeb572e98"&gt;23&lt;/key&gt;&lt;/foreign-keys&gt;&lt;ref-type name="Web Page"&gt;12&lt;/ref-type&gt;&lt;contributors&gt;&lt;authors&gt;&lt;author&gt;Novel, Gmbh&lt;/author&gt;&lt;/authors&gt;&lt;/contributors&gt;&lt;titles&gt;&lt;title&gt;Pliance Glove Sensor&lt;/title&gt;&lt;/titles&gt;&lt;pages&gt;Pliance Glove Sensor&lt;/pages&gt;&lt;volume&gt;2021&lt;/volume&gt;&lt;number&gt;January 25&lt;/number&gt;&lt;dates&gt;&lt;year&gt;2021&lt;/year&gt;&lt;/dates&gt;&lt;publisher&gt;Novel Gmbh&lt;/publisher&gt;&lt;work-type&gt;Image&lt;/work-type&gt;&lt;urls&gt;&lt;related-urls&gt;&lt;url&gt;https://www.novel.de/products/pliance/glove-force-measurement/&lt;/url&gt;&lt;/related-urls&gt;&lt;/urls&gt;&lt;/record&gt;&lt;/Cite&gt;&lt;/EndNote&gt;</w:instrText>
      </w:r>
      <w:r w:rsidR="007737A1">
        <w:fldChar w:fldCharType="separate"/>
      </w:r>
      <w:r w:rsidR="007737A1">
        <w:rPr>
          <w:noProof/>
        </w:rPr>
        <w:t>(Novel 2021)</w:t>
      </w:r>
      <w:r w:rsidR="007737A1">
        <w:fldChar w:fldCharType="end"/>
      </w:r>
      <w:r w:rsidR="005A3932">
        <w:t>.</w:t>
      </w:r>
      <w:r w:rsidR="0070279B">
        <w:t xml:space="preserve"> </w:t>
      </w:r>
      <w:r w:rsidR="000E52AF" w:rsidRPr="000E52AF">
        <w:t>The Finger TPS</w:t>
      </w:r>
      <w:r w:rsidR="000E52AF">
        <w:t xml:space="preserve"> by Medical Tactile Inc</w:t>
      </w:r>
      <w:r w:rsidR="000E52AF" w:rsidRPr="000E52AF">
        <w:t xml:space="preserve"> includes a capacitance pressure sensor on the fingertip of the glove and an image is shown in </w:t>
      </w:r>
      <w:r w:rsidR="000E52AF" w:rsidRPr="000E52AF">
        <w:rPr>
          <w:b/>
          <w:bCs/>
        </w:rPr>
        <w:t>Fig. 3I</w:t>
      </w:r>
      <w:r w:rsidR="000E52AF" w:rsidRPr="000E52AF">
        <w:t xml:space="preserve">. </w:t>
      </w:r>
      <w:r w:rsidR="000E52AF">
        <w:t xml:space="preserve">This glove is primarily used to optimize a product’s ergonomics by quantifying the user interaction’s with the product </w:t>
      </w:r>
      <w:r w:rsidR="000E52AF">
        <w:fldChar w:fldCharType="begin"/>
      </w:r>
      <w:r w:rsidR="000E52AF">
        <w:instrText xml:space="preserve"> ADDIN EN.CITE &lt;EndNote&gt;&lt;Cite&gt;&lt;Author&gt;PPS&lt;/Author&gt;&lt;Year&gt;2021&lt;/Year&gt;&lt;RecNum&gt;50&lt;/RecNum&gt;&lt;DisplayText&gt;(PPS 2021a)&lt;/DisplayText&gt;&lt;record&gt;&lt;rec-number&gt;50&lt;/rec-number&gt;&lt;foreign-keys&gt;&lt;key app="EN" db-id="9tzd5awr0xevfgesp5250eddd20zf5s09zwx" timestamp="1612028759" guid="c0e9e128-f69b-4f90-8624-81ede8fcf2d0"&gt;50&lt;/key&gt;&lt;/foreign-keys&gt;&lt;ref-type name="Web Page"&gt;12&lt;/ref-type&gt;&lt;contributors&gt;&lt;authors&gt;&lt;author&gt;PPS&lt;/author&gt;&lt;/authors&gt;&lt;/contributors&gt;&lt;titles&gt;&lt;title&gt;Finger TPS | Finger and Hand Pressure Measurement&lt;/title&gt;&lt;/titles&gt;&lt;pages&gt;Finger TPS | Finger And Hand Pressure Measurement&lt;/pages&gt;&lt;volume&gt;2021&lt;/volume&gt;&lt;number&gt;January 30&lt;/number&gt;&lt;dates&gt;&lt;year&gt;2021&lt;/year&gt;&lt;/dates&gt;&lt;pub-location&gt;https://pressureprofile.com/body-pressure-mapping/finger-tps&lt;/pub-location&gt;&lt;publisher&gt;Medical Tactile Inc. 2020&lt;/publisher&gt;&lt;work-type&gt;Image&lt;/work-type&gt;&lt;urls&gt;&lt;related-urls&gt;&lt;url&gt;https://pressureprofile.com/body-pressure-mapping/finger-tps&lt;/url&gt;&lt;/related-urls&gt;&lt;/urls&gt;&lt;custom1&gt;2021&lt;/custom1&gt;&lt;custom2&gt;January 30&lt;/custom2&gt;&lt;/record&gt;&lt;/Cite&gt;&lt;/EndNote&gt;</w:instrText>
      </w:r>
      <w:r w:rsidR="000E52AF">
        <w:fldChar w:fldCharType="separate"/>
      </w:r>
      <w:r w:rsidR="000E52AF">
        <w:rPr>
          <w:noProof/>
        </w:rPr>
        <w:t>(PPS 2021a)</w:t>
      </w:r>
      <w:r w:rsidR="000E52AF">
        <w:fldChar w:fldCharType="end"/>
      </w:r>
      <w:r w:rsidR="000E52AF">
        <w:t xml:space="preserve">. The TactileGlove, also by Medical Tactile Inc, includes capacitance pressure sensors throughout the entire glove – fingers to palm. An image is shown in </w:t>
      </w:r>
      <w:r w:rsidR="000E52AF" w:rsidRPr="00D05633">
        <w:rPr>
          <w:b/>
          <w:bCs/>
        </w:rPr>
        <w:t>Fig. 3J</w:t>
      </w:r>
      <w:r w:rsidR="000E52AF">
        <w:t xml:space="preserve"> and it is primary used to map human movements and quantify the user’s hand interactions to optimize the ergonomics of a product </w:t>
      </w:r>
      <w:r w:rsidR="000E52AF">
        <w:fldChar w:fldCharType="begin"/>
      </w:r>
      <w:r w:rsidR="000E52AF">
        <w:instrText xml:space="preserve"> ADDIN EN.CITE &lt;EndNote&gt;&lt;Cite&gt;&lt;Author&gt;PPS&lt;/Author&gt;&lt;Year&gt;2021&lt;/Year&gt;&lt;RecNum&gt;49&lt;/RecNum&gt;&lt;DisplayText&gt;(PPS 2021b)&lt;/DisplayText&gt;&lt;record&gt;&lt;rec-number&gt;49&lt;/rec-number&gt;&lt;foreign-keys&gt;&lt;key app="EN" db-id="9tzd5awr0xevfgesp5250eddd20zf5s09zwx" timestamp="1612028568" guid="d492251b-463c-48e0-bb97-9b2b26f577f9"&gt;49&lt;/key&gt;&lt;/foreign-keys&gt;&lt;ref-type name="Web Page"&gt;12&lt;/ref-type&gt;&lt;contributors&gt;&lt;authors&gt;&lt;author&gt;PPS&lt;/author&gt;&lt;/authors&gt;&lt;/contributors&gt;&lt;titles&gt;&lt;title&gt;TactileGlove - Hand Pressure Measurement&lt;/title&gt;&lt;/titles&gt;&lt;pages&gt;TactileGlove - Hand Pressure Measurement&lt;/pages&gt;&lt;volume&gt;2021&lt;/volume&gt;&lt;number&gt;January 30&lt;/number&gt;&lt;dates&gt;&lt;year&gt;2021&lt;/year&gt;&lt;/dates&gt;&lt;pub-location&gt;https://pressureprofile.com/body-pressure-mapping/tactile-glove&lt;/pub-location&gt;&lt;publisher&gt;Medical Tactile Inc&lt;/publisher&gt;&lt;work-type&gt;Image&lt;/work-type&gt;&lt;urls&gt;&lt;related-urls&gt;&lt;url&gt;https://pressureprofile.com/body-pressure-mapping/tactile-glove&lt;/url&gt;&lt;/related-urls&gt;&lt;/urls&gt;&lt;/record&gt;&lt;/Cite&gt;&lt;/EndNote&gt;</w:instrText>
      </w:r>
      <w:r w:rsidR="000E52AF">
        <w:fldChar w:fldCharType="separate"/>
      </w:r>
      <w:r w:rsidR="000E52AF">
        <w:rPr>
          <w:noProof/>
        </w:rPr>
        <w:t>(PPS 2021b)</w:t>
      </w:r>
      <w:r w:rsidR="000E52AF">
        <w:fldChar w:fldCharType="end"/>
      </w:r>
      <w:r w:rsidR="000E52AF">
        <w:t xml:space="preserve">. </w:t>
      </w:r>
      <w:r w:rsidR="00725313">
        <w:t xml:space="preserve">The Peregrine Glove ST by Peregrine has 17 touch point contact sensors (5 touch sensors per long finger and 2 touch sensors on the small finger). An image of the glove is shown in </w:t>
      </w:r>
      <w:r w:rsidR="00725313" w:rsidRPr="00725313">
        <w:rPr>
          <w:b/>
          <w:bCs/>
        </w:rPr>
        <w:t>Fig. 3M</w:t>
      </w:r>
      <w:r w:rsidR="00725313">
        <w:t xml:space="preserve"> and it primarily used for computer interaction control and VR applications </w:t>
      </w:r>
      <w:r w:rsidR="00725313">
        <w:fldChar w:fldCharType="begin"/>
      </w:r>
      <w:r w:rsidR="00725313">
        <w:instrText xml:space="preserve"> ADDIN EN.CITE &lt;EndNote&gt;&lt;Cite&gt;&lt;Author&gt;Peregrine&lt;/Author&gt;&lt;Year&gt;2021&lt;/Year&gt;&lt;RecNum&gt;33&lt;/RecNum&gt;&lt;DisplayText&gt;(Peregrine 2021)&lt;/DisplayText&gt;&lt;record&gt;&lt;rec-number&gt;33&lt;/rec-number&gt;&lt;foreign-keys&gt;&lt;key app="EN" db-id="9tzd5awr0xevfgesp5250eddd20zf5s09zwx" timestamp="1611769277" guid="dfba8a51-b697-450a-af22-73cd27fd0a7b"&gt;33&lt;/key&gt;&lt;/foreign-keys&gt;&lt;ref-type name="Web Page"&gt;12&lt;/ref-type&gt;&lt;contributors&gt;&lt;authors&gt;&lt;author&gt;Peregrine&lt;/author&gt;&lt;/authors&gt;&lt;/contributors&gt;&lt;titles&gt;&lt;title&gt;Peregrine Glove ST&lt;/title&gt;&lt;/titles&gt;&lt;pages&gt;Peregrine Glove ST&lt;/pages&gt;&lt;volume&gt;2021&lt;/volume&gt;&lt;number&gt;January 27&lt;/number&gt;&lt;dates&gt;&lt;year&gt;2021&lt;/year&gt;&lt;/dates&gt;&lt;pub-location&gt;www.peregrineglove.com&lt;/pub-location&gt;&lt;publisher&gt;Peregrine Glove&lt;/publisher&gt;&lt;work-type&gt;Image&lt;/work-type&gt;&lt;urls&gt;&lt;related-urls&gt;&lt;url&gt;https://peregrineglove.com/products/peregrine-glove-st-full-kit-w-pod&lt;/url&gt;&lt;/related-urls&gt;&lt;/urls&gt;&lt;custom1&gt;2021&lt;/custom1&gt;&lt;custom2&gt;January 27&lt;/custom2&gt;&lt;/record&gt;&lt;/Cite&gt;&lt;/EndNote&gt;</w:instrText>
      </w:r>
      <w:r w:rsidR="00725313">
        <w:fldChar w:fldCharType="separate"/>
      </w:r>
      <w:r w:rsidR="00725313">
        <w:rPr>
          <w:noProof/>
        </w:rPr>
        <w:t>(Peregrine 2021)</w:t>
      </w:r>
      <w:r w:rsidR="00725313">
        <w:fldChar w:fldCharType="end"/>
      </w:r>
      <w:r w:rsidR="00725313">
        <w:t xml:space="preserve">. </w:t>
      </w:r>
      <w:r w:rsidR="00CA484D">
        <w:t>The Glove Pressure Mapping System (GPMS) by Vista Medical, Ltd</w:t>
      </w:r>
      <w:r w:rsidR="00F07EBD">
        <w:t xml:space="preserve"> is a wearable sensor glove with various pressure sensors mounted on the hand in different locations. An image of the glove is shown in </w:t>
      </w:r>
      <w:r w:rsidR="00F07EBD">
        <w:lastRenderedPageBreak/>
        <w:t xml:space="preserve">Fig. 3P and it is primarily used for to quantify human movements and quantify the user’s hand interactions to optimize the ergonomics of a product </w:t>
      </w:r>
      <w:r w:rsidR="00F07EBD">
        <w:fldChar w:fldCharType="begin"/>
      </w:r>
      <w:r w:rsidR="00F07EBD">
        <w:instrText xml:space="preserve"> ADDIN EN.CITE &lt;EndNote&gt;&lt;Cite&gt;&lt;Author&gt;Vista Medical&lt;/Author&gt;&lt;RecNum&gt;21&lt;/RecNum&gt;&lt;DisplayText&gt;(Vista Medical)&lt;/DisplayText&gt;&lt;record&gt;&lt;rec-number&gt;21&lt;/rec-number&gt;&lt;foreign-keys&gt;&lt;key app="EN" db-id="9tzd5awr0xevfgesp5250eddd20zf5s09zwx" timestamp="1611592580" guid="8a4f4bfd-ef01-4c76-be88-5b79e940abb0"&gt;21&lt;/key&gt;&lt;/foreign-keys&gt;&lt;ref-type name="Web Page"&gt;12&lt;/ref-type&gt;&lt;contributors&gt;&lt;authors&gt;&lt;author&gt;Vista Medical, Ltd.&lt;/author&gt;&lt;/authors&gt;&lt;/contributors&gt;&lt;titles&gt;&lt;title&gt;Glove Pressure Mapping System&lt;/title&gt;&lt;short-title&gt;Glove Pressure Mapping System&lt;/short-title&gt;&lt;/titles&gt;&lt;pages&gt;Glove Pressure Mapping System&lt;/pages&gt;&lt;volume&gt;2021&lt;/volume&gt;&lt;number&gt;January 25&lt;/number&gt;&lt;dates&gt;&lt;/dates&gt;&lt;pub-location&gt;http://www.nexgenergo.com/ergonomics/nexglove.html&lt;/pub-location&gt;&lt;publisher&gt;Vista Medical, Ltd. www.boditrak.com&lt;/publisher&gt;&lt;work-type&gt;Image&lt;/work-type&gt;&lt;urls&gt;&lt;related-urls&gt;&lt;url&gt;http://www.nexgenergo.com/ergonomics/nexglove.html&lt;/url&gt;&lt;/related-urls&gt;&lt;/urls&gt;&lt;language&gt;English&lt;/language&gt;&lt;/record&gt;&lt;/Cite&gt;&lt;/EndNote&gt;</w:instrText>
      </w:r>
      <w:r w:rsidR="00F07EBD">
        <w:fldChar w:fldCharType="separate"/>
      </w:r>
      <w:r w:rsidR="00F07EBD">
        <w:rPr>
          <w:noProof/>
        </w:rPr>
        <w:t>(Vista Medical)</w:t>
      </w:r>
      <w:r w:rsidR="00F07EBD">
        <w:fldChar w:fldCharType="end"/>
      </w:r>
      <w:r w:rsidR="00F07EBD">
        <w:t>.</w:t>
      </w:r>
    </w:p>
    <w:p w14:paraId="4F47910B" w14:textId="3CE53182" w:rsidR="006379B3" w:rsidRDefault="006379B3" w:rsidP="00F14FF3">
      <w:pPr>
        <w:spacing w:after="0" w:line="240" w:lineRule="auto"/>
        <w:contextualSpacing/>
      </w:pPr>
    </w:p>
    <w:p w14:paraId="5C7A290A" w14:textId="3990A310" w:rsidR="006379B3" w:rsidRDefault="006379B3" w:rsidP="00F14FF3">
      <w:pPr>
        <w:spacing w:after="0" w:line="240" w:lineRule="auto"/>
        <w:contextualSpacing/>
      </w:pPr>
      <w:r w:rsidRPr="006379B3">
        <w:t xml:space="preserve">The commercial wearable sensing gloves that integrate </w:t>
      </w:r>
      <w:r w:rsidR="00184E78">
        <w:t>strain</w:t>
      </w:r>
      <w:r w:rsidRPr="006379B3">
        <w:t xml:space="preserve"> sensors are </w:t>
      </w:r>
      <w:r w:rsidR="005A3932">
        <w:t>represented below.</w:t>
      </w:r>
    </w:p>
    <w:p w14:paraId="6B8FA179" w14:textId="6DB5CF42" w:rsidR="00635637" w:rsidRDefault="005A3932" w:rsidP="00F14FF3">
      <w:pPr>
        <w:spacing w:after="0" w:line="240" w:lineRule="auto"/>
        <w:contextualSpacing/>
      </w:pPr>
      <w:r>
        <w:t xml:space="preserve">The VMG 8 by VRealities LLC uses </w:t>
      </w:r>
      <w:r w:rsidR="00FB4B16">
        <w:t>one</w:t>
      </w:r>
      <w:r>
        <w:t xml:space="preserve"> embedded strain sensor per finger to accurately measure the finger movements and an image is shown in </w:t>
      </w:r>
      <w:r w:rsidRPr="005A3932">
        <w:rPr>
          <w:b/>
          <w:bCs/>
        </w:rPr>
        <w:t>Fig. 3B</w:t>
      </w:r>
      <w:r w:rsidR="008915B0">
        <w:t>. This glove is primarily used for virtual reality applications</w:t>
      </w:r>
      <w:r>
        <w:t xml:space="preserve"> </w:t>
      </w:r>
      <w:r>
        <w:fldChar w:fldCharType="begin"/>
      </w:r>
      <w:r>
        <w:instrText xml:space="preserve"> ADDIN EN.CITE &lt;EndNote&gt;&lt;Cite&gt;&lt;Author&gt;Virtual Realities&lt;/Author&gt;&lt;Year&gt;2018&lt;/Year&gt;&lt;RecNum&gt;22&lt;/RecNum&gt;&lt;DisplayText&gt;(Virtual Realities 2018)&lt;/DisplayText&gt;&lt;record&gt;&lt;rec-number&gt;22&lt;/rec-number&gt;&lt;foreign-keys&gt;&lt;key app="EN" db-id="9tzd5awr0xevfgesp5250eddd20zf5s09zwx" timestamp="1611595200" guid="8aede612-358c-468c-b06b-30a01263cbca"&gt;22&lt;/key&gt;&lt;/foreign-keys&gt;&lt;ref-type name="Web Page"&gt;12&lt;/ref-type&gt;&lt;contributors&gt;&lt;authors&gt;&lt;author&gt;Virtual Realities, LLC&lt;/author&gt;&lt;/authors&gt;&lt;/contributors&gt;&lt;titles&gt;&lt;title&gt;VMG&lt;/title&gt;&lt;/titles&gt;&lt;pages&gt;VMG 8 Multipurpose Data Glove&lt;/pages&gt;&lt;volume&gt;2021&lt;/volume&gt;&lt;number&gt;January 25th&lt;/number&gt;&lt;dates&gt;&lt;year&gt;2018&lt;/year&gt;&lt;/dates&gt;&lt;publisher&gt;Virtual Realities, LLC&lt;/publisher&gt;&lt;work-type&gt;Image&lt;/work-type&gt;&lt;urls&gt;&lt;related-urls&gt;&lt;url&gt;https://www.vrealities.com/products/data-gloves/dg5&lt;/url&gt;&lt;/related-urls&gt;&lt;/urls&gt;&lt;custom1&gt;2021&lt;/custom1&gt;&lt;custom2&gt;January 25th&lt;/custom2&gt;&lt;/record&gt;&lt;/Cite&gt;&lt;/EndNote&gt;</w:instrText>
      </w:r>
      <w:r>
        <w:fldChar w:fldCharType="separate"/>
      </w:r>
      <w:r>
        <w:rPr>
          <w:noProof/>
        </w:rPr>
        <w:t>(Virtual Realities 2018)</w:t>
      </w:r>
      <w:r>
        <w:fldChar w:fldCharType="end"/>
      </w:r>
      <w:r>
        <w:t>.</w:t>
      </w:r>
      <w:r w:rsidR="008915B0">
        <w:t xml:space="preserve"> The MoCap Pro by StretchSense uses multi-segmented splay sensors to detect the bending of each knuckle as well as the lateral spread. An image is shown in </w:t>
      </w:r>
      <w:r w:rsidR="008915B0" w:rsidRPr="008915B0">
        <w:rPr>
          <w:b/>
          <w:bCs/>
        </w:rPr>
        <w:t>Fig. 3C</w:t>
      </w:r>
      <w:r w:rsidR="008915B0">
        <w:t>. This glove is primarily used for VR/AR applications and motion capture</w:t>
      </w:r>
      <w:r w:rsidR="00283FDC">
        <w:t xml:space="preserve"> </w:t>
      </w:r>
      <w:r w:rsidR="00283FDC">
        <w:fldChar w:fldCharType="begin"/>
      </w:r>
      <w:r w:rsidR="00283FDC">
        <w:instrText xml:space="preserve"> ADDIN EN.CITE &lt;EndNote&gt;&lt;Cite&gt;&lt;Author&gt;StretchSense&lt;/Author&gt;&lt;Year&gt;2021&lt;/Year&gt;&lt;RecNum&gt;35&lt;/RecNum&gt;&lt;DisplayText&gt;(StretchSense 2021)&lt;/DisplayText&gt;&lt;record&gt;&lt;rec-number&gt;35&lt;/rec-number&gt;&lt;foreign-keys&gt;&lt;key app="EN" db-id="9tzd5awr0xevfgesp5250eddd20zf5s09zwx" timestamp="1611808716" guid="b957354e-4086-44c3-b9be-aed9a7c5242e"&gt;35&lt;/key&gt;&lt;/foreign-keys&gt;&lt;ref-type name="Web Page"&gt;12&lt;/ref-type&gt;&lt;contributors&gt;&lt;authors&gt;&lt;author&gt;StretchSense&lt;/author&gt;&lt;/authors&gt;&lt;/contributors&gt;&lt;titles&gt;&lt;title&gt;MoCap Pro SuperSplay Gloves&lt;/title&gt;&lt;/titles&gt;&lt;pages&gt;MoCap Pro SuperSplay Gloves&lt;/pages&gt;&lt;volume&gt;2021&lt;/volume&gt;&lt;number&gt;January 27&lt;/number&gt;&lt;dates&gt;&lt;year&gt;2021&lt;/year&gt;&lt;/dates&gt;&lt;pub-location&gt;www.stretchsense.com&lt;/pub-location&gt;&lt;publisher&gt;Stretch Sense&lt;/publisher&gt;&lt;work-type&gt;Image&lt;/work-type&gt;&lt;urls&gt;&lt;related-urls&gt;&lt;url&gt;https://stretchsense.com/product/mocap-pro-super-splay/&lt;/url&gt;&lt;/related-urls&gt;&lt;/urls&gt;&lt;/record&gt;&lt;/Cite&gt;&lt;/EndNote&gt;</w:instrText>
      </w:r>
      <w:r w:rsidR="00283FDC">
        <w:fldChar w:fldCharType="separate"/>
      </w:r>
      <w:r w:rsidR="00283FDC">
        <w:rPr>
          <w:noProof/>
        </w:rPr>
        <w:t>(StretchSense 2021)</w:t>
      </w:r>
      <w:r w:rsidR="00283FDC">
        <w:fldChar w:fldCharType="end"/>
      </w:r>
      <w:r w:rsidR="008915B0">
        <w:t xml:space="preserve">. </w:t>
      </w:r>
      <w:r w:rsidR="00283FDC">
        <w:t xml:space="preserve">The Stroke-Rehab Glove by Anthrotronix uses strain sensors to detect finger bending and an image is shown in </w:t>
      </w:r>
      <w:r w:rsidR="00283FDC" w:rsidRPr="00283FDC">
        <w:rPr>
          <w:b/>
          <w:bCs/>
        </w:rPr>
        <w:t>Fig. 3D</w:t>
      </w:r>
      <w:r w:rsidR="00283FDC">
        <w:t xml:space="preserve">. This glove is primarily used for healthcare applications as this glove helps patients regain the fine motor control that they may have lost due to brain damage and muscle weakness caused by a stroke </w:t>
      </w:r>
      <w:r w:rsidR="00283FDC">
        <w:fldChar w:fldCharType="begin"/>
      </w:r>
      <w:r w:rsidR="00F46DB4">
        <w:instrText xml:space="preserve"> ADDIN EN.CITE &lt;EndNote&gt;&lt;Cite&gt;&lt;Author&gt;Anthrotronix&lt;/Author&gt;&lt;Year&gt;2021&lt;/Year&gt;&lt;RecNum&gt;46&lt;/RecNum&gt;&lt;DisplayText&gt;(Anthrotronix 2021)&lt;/DisplayText&gt;&lt;record&gt;&lt;rec-number&gt;46&lt;/rec-number&gt;&lt;foreign-keys&gt;&lt;key app="EN" db-id="9tzd5awr0xevfgesp5250eddd20zf5s09zwx" timestamp="1611892906" guid="1f440419-c189-48a5-8b2d-c5fe8fe87d1d"&gt;46&lt;/key&gt;&lt;/foreign-keys&gt;&lt;ref-type name="Web Page"&gt;12&lt;/ref-type&gt;&lt;contributors&gt;&lt;authors&gt;&lt;author&gt;Anthrotronix&lt;/author&gt;&lt;/authors&gt;&lt;/contributors&gt;&lt;titles&gt;&lt;title&gt;Stroke-Rehab Glove&lt;/title&gt;&lt;/titles&gt;&lt;pages&gt;Stroke-Rehab Glove&lt;/pages&gt;&lt;volume&gt;2021&lt;/volume&gt;&lt;number&gt;January 28&lt;/number&gt;&lt;dates&gt;&lt;year&gt;2021&lt;/year&gt;&lt;/dates&gt;&lt;pub-location&gt;https://www.anthrotronix.com/our-work/biomedical-assistive-devices/&lt;/pub-location&gt;&lt;publisher&gt;Anthrotronix&lt;/publisher&gt;&lt;work-type&gt;Webpage&lt;/work-type&gt;&lt;urls&gt;&lt;related-urls&gt;&lt;url&gt;https://www.anthrotronix.com/our-work/biomedical-assistive-devices/&lt;/url&gt;&lt;/related-urls&gt;&lt;/urls&gt;&lt;custom1&gt;2021&lt;/custom1&gt;&lt;custom2&gt;January 28&lt;/custom2&gt;&lt;/record&gt;&lt;/Cite&gt;&lt;/EndNote&gt;</w:instrText>
      </w:r>
      <w:r w:rsidR="00283FDC">
        <w:fldChar w:fldCharType="separate"/>
      </w:r>
      <w:r w:rsidR="00283FDC">
        <w:rPr>
          <w:noProof/>
        </w:rPr>
        <w:t>(Anthrotronix 2021)</w:t>
      </w:r>
      <w:r w:rsidR="00283FDC">
        <w:fldChar w:fldCharType="end"/>
      </w:r>
      <w:r w:rsidR="00283FDC">
        <w:t xml:space="preserve">. The Flexpoint </w:t>
      </w:r>
      <w:r w:rsidR="00F46DB4">
        <w:t xml:space="preserve">USB Glove Kit by Flexpoint Sensor Systems includes a dual segment bend sensor for each finger and an image is shown in </w:t>
      </w:r>
      <w:r w:rsidR="00F46DB4" w:rsidRPr="00F46DB4">
        <w:rPr>
          <w:b/>
          <w:bCs/>
        </w:rPr>
        <w:t>Fig. 3E</w:t>
      </w:r>
      <w:r w:rsidR="00F46DB4">
        <w:t xml:space="preserve">. This glove can be used for a variety of medical applications from determining a patient’s level of monitor skill, post-surgery evaluation, and assisting the disabled </w:t>
      </w:r>
      <w:r w:rsidR="00F46DB4">
        <w:fldChar w:fldCharType="begin"/>
      </w:r>
      <w:r w:rsidR="00942EE3">
        <w:instrText xml:space="preserve"> ADDIN EN.CITE &lt;EndNote&gt;&lt;Cite&gt;&lt;Author&gt;Flexpoint&lt;/Author&gt;&lt;Year&gt;2021&lt;/Year&gt;&lt;RecNum&gt;47&lt;/RecNum&gt;&lt;DisplayText&gt;(Flexpoint 2021)&lt;/DisplayText&gt;&lt;record&gt;&lt;rec-number&gt;47&lt;/rec-number&gt;&lt;foreign-keys&gt;&lt;key app="EN" db-id="9tzd5awr0xevfgesp5250eddd20zf5s09zwx" timestamp="1611893710" guid="a0db846a-08f1-48bb-80c7-46152fc1255b"&gt;47&lt;/key&gt;&lt;/foreign-keys&gt;&lt;ref-type name="Web Page"&gt;12&lt;/ref-type&gt;&lt;contributors&gt;&lt;authors&gt;&lt;author&gt;Flexpoint&lt;/author&gt;&lt;/authors&gt;&lt;/contributors&gt;&lt;titles&gt;&lt;title&gt;Flexpoint USB Glove Kit&lt;/title&gt;&lt;/titles&gt;&lt;pages&gt;USB Glove Kit&lt;/pages&gt;&lt;volume&gt;2021&lt;/volume&gt;&lt;number&gt;January 28&lt;/number&gt;&lt;dates&gt;&lt;year&gt;2021&lt;/year&gt;&lt;/dates&gt;&lt;pub-location&gt;https://www.flexpoint.com/usbglovekit&lt;/pub-location&gt;&lt;publisher&gt;Flexpoint Sensor Systems&lt;/publisher&gt;&lt;work-type&gt;Image&lt;/work-type&gt;&lt;urls&gt;&lt;related-urls&gt;&lt;url&gt;https://www.flexpoint.com/usbglovekit&lt;/url&gt;&lt;/related-urls&gt;&lt;/urls&gt;&lt;custom1&gt;2021&lt;/custom1&gt;&lt;custom2&gt;February 9&lt;/custom2&gt;&lt;/record&gt;&lt;/Cite&gt;&lt;/EndNote&gt;</w:instrText>
      </w:r>
      <w:r w:rsidR="00F46DB4">
        <w:fldChar w:fldCharType="separate"/>
      </w:r>
      <w:r w:rsidR="00F46DB4">
        <w:rPr>
          <w:noProof/>
        </w:rPr>
        <w:t>(Flexpoint 2021)</w:t>
      </w:r>
      <w:r w:rsidR="00F46DB4">
        <w:fldChar w:fldCharType="end"/>
      </w:r>
      <w:r w:rsidR="00F46DB4">
        <w:t>.</w:t>
      </w:r>
      <w:r w:rsidR="009B2153">
        <w:t xml:space="preserve"> The CaptoGlove by CaptoGlove Inc includes a bend sensor for each finger and an image is show in </w:t>
      </w:r>
      <w:r w:rsidR="009B2153" w:rsidRPr="009B2153">
        <w:rPr>
          <w:b/>
          <w:bCs/>
        </w:rPr>
        <w:t>Fig. 3F.</w:t>
      </w:r>
      <w:r w:rsidR="009B2153">
        <w:t xml:space="preserve"> This glove is primarily used for pc gaming and for virtual realities applications </w:t>
      </w:r>
      <w:r w:rsidR="0070279B">
        <w:fldChar w:fldCharType="begin"/>
      </w:r>
      <w:r w:rsidR="0070279B">
        <w:instrText xml:space="preserve"> ADDIN EN.CITE &lt;EndNote&gt;&lt;Cite&gt;&lt;Author&gt;CaptoGlove&lt;/Author&gt;&lt;Year&gt;2020&lt;/Year&gt;&lt;RecNum&gt;34&lt;/RecNum&gt;&lt;DisplayText&gt;(CaptoGlove 2020)&lt;/DisplayText&gt;&lt;record&gt;&lt;rec-number&gt;34&lt;/rec-number&gt;&lt;foreign-keys&gt;&lt;key app="EN" db-id="9tzd5awr0xevfgesp5250eddd20zf5s09zwx" timestamp="1611771060" guid="50c3c140-e486-40fb-8f54-9af14fc0e6aa"&gt;34&lt;/key&gt;&lt;/foreign-keys&gt;&lt;ref-type name="Web Page"&gt;12&lt;/ref-type&gt;&lt;contributors&gt;&lt;authors&gt;&lt;author&gt;CaptoGlove&lt;/author&gt;&lt;/authors&gt;&lt;/contributors&gt;&lt;titles&gt;&lt;title&gt;CaptoGlove Business-Single&lt;/title&gt;&lt;/titles&gt;&lt;pages&gt;CaptoGlove is a wireless wearable hand machie interface&lt;/pages&gt;&lt;volume&gt;2021&lt;/volume&gt;&lt;number&gt;January 27&lt;/number&gt;&lt;dates&gt;&lt;year&gt;2020&lt;/year&gt;&lt;/dates&gt;&lt;pub-location&gt;www.captoglove.com&lt;/pub-location&gt;&lt;publisher&gt;CaptoGlove&lt;/publisher&gt;&lt;work-type&gt;Image&lt;/work-type&gt;&lt;urls&gt;&lt;related-urls&gt;&lt;url&gt;https://www.captoglove.com/shop/business-single/&lt;/url&gt;&lt;/related-urls&gt;&lt;/urls&gt;&lt;/record&gt;&lt;/Cite&gt;&lt;/EndNote&gt;</w:instrText>
      </w:r>
      <w:r w:rsidR="0070279B">
        <w:fldChar w:fldCharType="separate"/>
      </w:r>
      <w:r w:rsidR="0070279B">
        <w:rPr>
          <w:noProof/>
        </w:rPr>
        <w:t>(CaptoGlove 2020)</w:t>
      </w:r>
      <w:r w:rsidR="0070279B">
        <w:fldChar w:fldCharType="end"/>
      </w:r>
      <w:r w:rsidR="009B2153">
        <w:t xml:space="preserve">. </w:t>
      </w:r>
      <w:r w:rsidR="0070279B">
        <w:t xml:space="preserve">The Smart Glove for Home by Neofect USA includes a bend sensor for each finger and an image is shown in </w:t>
      </w:r>
      <w:r w:rsidR="0070279B" w:rsidRPr="0070279B">
        <w:rPr>
          <w:b/>
          <w:bCs/>
        </w:rPr>
        <w:t>Fig. 3G</w:t>
      </w:r>
      <w:r w:rsidR="0070279B">
        <w:t xml:space="preserve">. This glove is primarily used as a medical device to quantify even small movements of the upper extremity to better promote repetition, optimal for brain retraining to improve motor function </w:t>
      </w:r>
      <w:r w:rsidR="0070279B">
        <w:fldChar w:fldCharType="begin"/>
      </w:r>
      <w:r w:rsidR="0070279B">
        <w:instrText xml:space="preserve"> ADDIN EN.CITE &lt;EndNote&gt;&lt;Cite&gt;&lt;Author&gt;Neofect&lt;/Author&gt;&lt;Year&gt;2021&lt;/Year&gt;&lt;RecNum&gt;51&lt;/RecNum&gt;&lt;DisplayText&gt;(Neofect 2021)&lt;/DisplayText&gt;&lt;record&gt;&lt;rec-number&gt;51&lt;/rec-number&gt;&lt;foreign-keys&gt;&lt;key app="EN" db-id="9tzd5awr0xevfgesp5250eddd20zf5s09zwx" timestamp="1612029474" guid="2c02b3d2-9830-4e9d-81a9-ac3b7a6c6bb9"&gt;51&lt;/key&gt;&lt;/foreign-keys&gt;&lt;ref-type name="Web Page"&gt;12&lt;/ref-type&gt;&lt;contributors&gt;&lt;authors&gt;&lt;author&gt;Neofect&lt;/author&gt;&lt;/authors&gt;&lt;/contributors&gt;&lt;titles&gt;&lt;title&gt;Smart Glove for Home&lt;/title&gt;&lt;/titles&gt;&lt;pages&gt;Smart Glove for Home using Samsung Tablet&lt;/pages&gt;&lt;volume&gt;2021&lt;/volume&gt;&lt;number&gt;January 30&lt;/number&gt;&lt;dates&gt;&lt;year&gt;2021&lt;/year&gt;&lt;/dates&gt;&lt;pub-location&gt;https://shop.neofect.com/products/neofect-smart-glove&lt;/pub-location&gt;&lt;publisher&gt;Neofect USA&lt;/publisher&gt;&lt;work-type&gt;Image&lt;/work-type&gt;&lt;urls&gt;&lt;related-urls&gt;&lt;url&gt;https://shop.neofect.com/products/neofect-smart-glove&lt;/url&gt;&lt;/related-urls&gt;&lt;/urls&gt;&lt;custom1&gt;2021&lt;/custom1&gt;&lt;custom2&gt;January 30&lt;/custom2&gt;&lt;/record&gt;&lt;/Cite&gt;&lt;/EndNote&gt;</w:instrText>
      </w:r>
      <w:r w:rsidR="0070279B">
        <w:fldChar w:fldCharType="separate"/>
      </w:r>
      <w:r w:rsidR="0070279B">
        <w:rPr>
          <w:noProof/>
        </w:rPr>
        <w:t>(Neofect 2021)</w:t>
      </w:r>
      <w:r w:rsidR="0070279B">
        <w:fldChar w:fldCharType="end"/>
      </w:r>
      <w:r w:rsidR="0070279B">
        <w:t xml:space="preserve">. The BeBop Forte Data Glove by BeBop Sensors includes a bend sensor in each finger and has haptic feedback in the glove. An image is shown in </w:t>
      </w:r>
      <w:r w:rsidR="0070279B" w:rsidRPr="0070279B">
        <w:rPr>
          <w:b/>
          <w:bCs/>
        </w:rPr>
        <w:t>Fig. 3H</w:t>
      </w:r>
      <w:r w:rsidR="0070279B">
        <w:t xml:space="preserve">. This glove is primarily used for VR and AR applications </w:t>
      </w:r>
      <w:r w:rsidR="0070279B">
        <w:fldChar w:fldCharType="begin"/>
      </w:r>
      <w:r w:rsidR="0070279B">
        <w:instrText xml:space="preserve"> ADDIN EN.CITE &lt;EndNote&gt;&lt;Cite&gt;&lt;Author&gt;BeBop&lt;/Author&gt;&lt;Year&gt;2021&lt;/Year&gt;&lt;RecNum&gt;32&lt;/RecNum&gt;&lt;DisplayText&gt;(BeBop 2021)&lt;/DisplayText&gt;&lt;record&gt;&lt;rec-number&gt;32&lt;/rec-number&gt;&lt;foreign-keys&gt;&lt;key app="EN" db-id="9tzd5awr0xevfgesp5250eddd20zf5s09zwx" timestamp="1611765119" guid="2c7942da-fbb5-4729-9ec8-3111f900f880"&gt;32&lt;/key&gt;&lt;/foreign-keys&gt;&lt;ref-type name="Web Page"&gt;12&lt;/ref-type&gt;&lt;contributors&gt;&lt;authors&gt;&lt;author&gt;BeBop&lt;/author&gt;&lt;/authors&gt;&lt;/contributors&gt;&lt;titles&gt;&lt;title&gt;BeBop Forte Data Gloves&lt;/title&gt;&lt;/titles&gt;&lt;pages&gt;BeBop ARVR Data Glove&lt;/pages&gt;&lt;volume&gt;2021&lt;/volume&gt;&lt;number&gt;January 25&lt;/number&gt;&lt;dates&gt;&lt;year&gt;2021&lt;/year&gt;&lt;/dates&gt;&lt;pub-location&gt;https://bebopsensors.com/arvr/&lt;/pub-location&gt;&lt;publisher&gt;Bebop Sensors&lt;/publisher&gt;&lt;urls&gt;&lt;related-urls&gt;&lt;url&gt;https://bebopsensors.com/arvr/&lt;/url&gt;&lt;/related-urls&gt;&lt;/urls&gt;&lt;custom1&gt;2021&lt;/custom1&gt;&lt;custom2&gt;January 27&lt;/custom2&gt;&lt;/record&gt;&lt;/Cite&gt;&lt;/EndNote&gt;</w:instrText>
      </w:r>
      <w:r w:rsidR="0070279B">
        <w:fldChar w:fldCharType="separate"/>
      </w:r>
      <w:r w:rsidR="0070279B">
        <w:rPr>
          <w:noProof/>
        </w:rPr>
        <w:t>(BeBop 2021)</w:t>
      </w:r>
      <w:r w:rsidR="0070279B">
        <w:fldChar w:fldCharType="end"/>
      </w:r>
      <w:r w:rsidR="0070279B">
        <w:t xml:space="preserve">. </w:t>
      </w:r>
      <w:r w:rsidR="00D05633">
        <w:t>The Mimu Gloves by Mi Mu Gloves Limited</w:t>
      </w:r>
      <w:r w:rsidR="000E4C17">
        <w:t xml:space="preserve"> includes a bend sensor in each finger and an image of the glove is shown in </w:t>
      </w:r>
      <w:r w:rsidR="000E4C17" w:rsidRPr="00725313">
        <w:rPr>
          <w:b/>
          <w:bCs/>
        </w:rPr>
        <w:t>Fig. 3L</w:t>
      </w:r>
      <w:r w:rsidR="000E4C17">
        <w:t xml:space="preserve">. This glove is used as a wearable musical instrument for expressive creation, composition, and performance </w:t>
      </w:r>
      <w:r w:rsidR="000E4C17">
        <w:fldChar w:fldCharType="begin"/>
      </w:r>
      <w:r w:rsidR="000E4C17">
        <w:instrText xml:space="preserve"> ADDIN EN.CITE &lt;EndNote&gt;&lt;Cite&gt;&lt;Author&gt;MimuGloves&lt;/Author&gt;&lt;Year&gt;2021&lt;/Year&gt;&lt;RecNum&gt;48&lt;/RecNum&gt;&lt;DisplayText&gt;(MimuGloves 2021)&lt;/DisplayText&gt;&lt;record&gt;&lt;rec-number&gt;48&lt;/rec-number&gt;&lt;foreign-keys&gt;&lt;key app="EN" db-id="9tzd5awr0xevfgesp5250eddd20zf5s09zwx" timestamp="1612027120" guid="07a59117-dbed-417c-8258-3567cdbaf7ec"&gt;48&lt;/key&gt;&lt;/foreign-keys&gt;&lt;ref-type name="Web Page"&gt;12&lt;/ref-type&gt;&lt;contributors&gt;&lt;authors&gt;&lt;author&gt;MimuGloves&lt;/author&gt;&lt;/authors&gt;&lt;/contributors&gt;&lt;titles&gt;&lt;title&gt;Mimu-Gloves&lt;/title&gt;&lt;/titles&gt;&lt;pages&gt;Mimu Gloves&lt;/pages&gt;&lt;volume&gt;2021&lt;/volume&gt;&lt;number&gt;January 30&lt;/number&gt;&lt;dates&gt;&lt;year&gt;2021&lt;/year&gt;&lt;/dates&gt;&lt;pub-location&gt;www.mimugloves.com&lt;/pub-location&gt;&lt;publisher&gt;Mimu Gloves&lt;/publisher&gt;&lt;work-type&gt;Figure&lt;/work-type&gt;&lt;urls&gt;&lt;related-urls&gt;&lt;url&gt;https://mimugloves.com/&lt;/url&gt;&lt;/related-urls&gt;&lt;/urls&gt;&lt;/record&gt;&lt;/Cite&gt;&lt;/EndNote&gt;</w:instrText>
      </w:r>
      <w:r w:rsidR="000E4C17">
        <w:fldChar w:fldCharType="separate"/>
      </w:r>
      <w:r w:rsidR="000E4C17">
        <w:rPr>
          <w:noProof/>
        </w:rPr>
        <w:t>(MimuGloves 2021)</w:t>
      </w:r>
      <w:r w:rsidR="000E4C17">
        <w:fldChar w:fldCharType="end"/>
      </w:r>
      <w:r w:rsidR="000E4C17">
        <w:t xml:space="preserve">. </w:t>
      </w:r>
      <w:r w:rsidR="00725313">
        <w:t xml:space="preserve">The Manus Prime II Haptic by Manus VR includes a bend sensor in each finger and provides haptic feedback to the user as well. An image is shown in </w:t>
      </w:r>
      <w:r w:rsidR="00725313" w:rsidRPr="00CA484D">
        <w:rPr>
          <w:b/>
          <w:bCs/>
        </w:rPr>
        <w:t>Fig. 3N</w:t>
      </w:r>
      <w:r w:rsidR="00725313">
        <w:t xml:space="preserve"> and it is mainly used for motion capture, virtual reality and augmented reality</w:t>
      </w:r>
      <w:r w:rsidR="00CA484D">
        <w:t xml:space="preserve"> applications </w:t>
      </w:r>
      <w:r w:rsidR="00CA484D">
        <w:fldChar w:fldCharType="begin"/>
      </w:r>
      <w:r w:rsidR="00CA484D">
        <w:instrText xml:space="preserve"> ADDIN EN.CITE &lt;EndNote&gt;&lt;Cite&gt;&lt;Author&gt;Manus-VR&lt;/Author&gt;&lt;Year&gt;2021&lt;/Year&gt;&lt;RecNum&gt;41&lt;/RecNum&gt;&lt;DisplayText&gt;(Manus-VR 2021)&lt;/DisplayText&gt;&lt;record&gt;&lt;rec-number&gt;41&lt;/rec-number&gt;&lt;foreign-keys&gt;&lt;key app="EN" db-id="9tzd5awr0xevfgesp5250eddd20zf5s09zwx" timestamp="1611851344" guid="30093074-6adb-470e-8064-fc97e2f7360e"&gt;41&lt;/key&gt;&lt;/foreign-keys&gt;&lt;ref-type name="Web Page"&gt;12&lt;/ref-type&gt;&lt;contributors&gt;&lt;authors&gt;&lt;author&gt;Manus-VR&lt;/author&gt;&lt;/authors&gt;&lt;/contributors&gt;&lt;titles&gt;&lt;title&gt;Manus VR Prime II&lt;/title&gt;&lt;/titles&gt;&lt;pages&gt;Manus-VR Prime II Haptic &lt;/pages&gt;&lt;volume&gt;2021&lt;/volume&gt;&lt;number&gt;January 28&lt;/number&gt;&lt;dates&gt;&lt;year&gt;2021&lt;/year&gt;&lt;/dates&gt;&lt;pub-location&gt;Manus-VR.com&lt;/pub-location&gt;&lt;publisher&gt;Manus-VR&lt;/publisher&gt;&lt;work-type&gt;Image&lt;/work-type&gt;&lt;urls&gt;&lt;related-urls&gt;&lt;url&gt;https://manus-vr.com/haptic-gloves&lt;/url&gt;&lt;/related-urls&gt;&lt;/urls&gt;&lt;custom1&gt;2021&lt;/custom1&gt;&lt;custom2&gt;January 28&lt;/custom2&gt;&lt;/record&gt;&lt;/Cite&gt;&lt;/EndNote&gt;</w:instrText>
      </w:r>
      <w:r w:rsidR="00CA484D">
        <w:fldChar w:fldCharType="separate"/>
      </w:r>
      <w:r w:rsidR="00CA484D">
        <w:rPr>
          <w:noProof/>
        </w:rPr>
        <w:t>(Manus-VR 2021)</w:t>
      </w:r>
      <w:r w:rsidR="00CA484D">
        <w:fldChar w:fldCharType="end"/>
      </w:r>
      <w:r w:rsidR="00CA484D">
        <w:t>. The 5DT Data Glove 5 Ultra includes</w:t>
      </w:r>
      <w:r w:rsidR="00725313">
        <w:t xml:space="preserve"> </w:t>
      </w:r>
      <w:r w:rsidR="00CA484D">
        <w:t xml:space="preserve">a bend sensor in each finger and an image of the glove is shown in Fig. 3O </w:t>
      </w:r>
      <w:r w:rsidR="00CA484D">
        <w:fldChar w:fldCharType="begin"/>
      </w:r>
      <w:r w:rsidR="00F07EBD">
        <w:instrText xml:space="preserve"> ADDIN EN.CITE &lt;EndNote&gt;&lt;Cite&gt;&lt;Author&gt;5DT&lt;/Author&gt;&lt;Year&gt;2021&lt;/Year&gt;&lt;RecNum&gt;53&lt;/RecNum&gt;&lt;DisplayText&gt;(5DT 2021)&lt;/DisplayText&gt;&lt;record&gt;&lt;rec-number&gt;53&lt;/rec-number&gt;&lt;foreign-keys&gt;&lt;key app="EN" db-id="9tzd5awr0xevfgesp5250eddd20zf5s09zwx" timestamp="1612035562" guid="f17f9b10-ed52-422b-82c3-081f1af83e9d"&gt;53&lt;/key&gt;&lt;/foreign-keys&gt;&lt;ref-type name="Web Page"&gt;12&lt;/ref-type&gt;&lt;contributors&gt;&lt;authors&gt;&lt;author&gt;5DT, (Fifth Dimension Technologies)&lt;/author&gt;&lt;/authors&gt;&lt;/contributors&gt;&lt;titles&gt;&lt;title&gt;5DT Data Glove Ultra&lt;/title&gt;&lt;/titles&gt;&lt;pages&gt;5DT Data Glove Ultra&lt;/pages&gt;&lt;volume&gt;2021&lt;/volume&gt;&lt;number&gt;January 30&lt;/number&gt;&lt;dates&gt;&lt;year&gt;2021&lt;/year&gt;&lt;/dates&gt;&lt;pub-location&gt;https://5dt.com/5dt-data-glove-ultra/&lt;/pub-location&gt;&lt;publisher&gt;Fifth Dimension Technologies&lt;/publisher&gt;&lt;work-type&gt;Image&lt;/work-type&gt;&lt;urls&gt;&lt;related-urls&gt;&lt;url&gt;https://5dt.com/5dt-data-glove-ultra/&lt;/url&gt;&lt;/related-urls&gt;&lt;/urls&gt;&lt;/record&gt;&lt;/Cite&gt;&lt;/EndNote&gt;</w:instrText>
      </w:r>
      <w:r w:rsidR="00CA484D">
        <w:fldChar w:fldCharType="separate"/>
      </w:r>
      <w:r w:rsidR="00F07EBD">
        <w:rPr>
          <w:noProof/>
        </w:rPr>
        <w:t>(5DT 2021)</w:t>
      </w:r>
      <w:r w:rsidR="00CA484D">
        <w:fldChar w:fldCharType="end"/>
      </w:r>
      <w:r w:rsidR="00CA484D">
        <w:t xml:space="preserve">. </w:t>
      </w:r>
    </w:p>
    <w:p w14:paraId="340DCE7A" w14:textId="10B6DD30" w:rsidR="00F07EBD" w:rsidRDefault="00F07EBD" w:rsidP="00F14FF3">
      <w:pPr>
        <w:spacing w:after="0" w:line="240" w:lineRule="auto"/>
        <w:contextualSpacing/>
      </w:pPr>
    </w:p>
    <w:p w14:paraId="52503D1F" w14:textId="45D1FBE7" w:rsidR="00F07EBD" w:rsidRDefault="00F07EBD" w:rsidP="00F14FF3">
      <w:pPr>
        <w:spacing w:after="0" w:line="240" w:lineRule="auto"/>
        <w:contextualSpacing/>
      </w:pPr>
      <w:r>
        <w:t xml:space="preserve">These commercially available </w:t>
      </w:r>
      <w:r w:rsidR="005D53DA">
        <w:t xml:space="preserve">wearable </w:t>
      </w:r>
      <w:r>
        <w:t>sens</w:t>
      </w:r>
      <w:r w:rsidR="005D53DA">
        <w:t>ing</w:t>
      </w:r>
      <w:r>
        <w:t xml:space="preserve"> gloves provide the reader with an understanding of what features and sensors have been implemented </w:t>
      </w:r>
      <w:r w:rsidR="005D53DA">
        <w:t>at a</w:t>
      </w:r>
      <w:r>
        <w:t xml:space="preserve"> production </w:t>
      </w:r>
      <w:r w:rsidR="00741135">
        <w:t>level</w:t>
      </w:r>
      <w:r>
        <w:t>.</w:t>
      </w:r>
      <w:r w:rsidR="00741135">
        <w:t xml:space="preserve"> Additionally, it should help guide researchers to understand what products they could purchase to integrate with their research. Also, it should help to understand what features are important to implement into a sensor glove. It can be a way to gauge demand and understand where the need for a product is. </w:t>
      </w:r>
      <w:r>
        <w:t xml:space="preserve"> </w:t>
      </w:r>
    </w:p>
    <w:p w14:paraId="5E15E6FC" w14:textId="77777777" w:rsidR="00184E78" w:rsidRDefault="00184E78" w:rsidP="00F14FF3">
      <w:pPr>
        <w:spacing w:after="0" w:line="240" w:lineRule="auto"/>
        <w:contextualSpacing/>
      </w:pPr>
    </w:p>
    <w:p w14:paraId="295C8A87" w14:textId="21CA21D1" w:rsidR="007315B2" w:rsidRDefault="007315B2" w:rsidP="00F14FF3">
      <w:pPr>
        <w:spacing w:after="0" w:line="240" w:lineRule="auto"/>
        <w:contextualSpacing/>
        <w:rPr>
          <w:b/>
          <w:bCs/>
        </w:rPr>
      </w:pPr>
      <w:r w:rsidRPr="00635637">
        <w:rPr>
          <w:b/>
          <w:bCs/>
        </w:rPr>
        <w:t>2.</w:t>
      </w:r>
      <w:r w:rsidR="00400BA8">
        <w:rPr>
          <w:b/>
          <w:bCs/>
        </w:rPr>
        <w:t>3</w:t>
      </w:r>
      <w:r w:rsidRPr="00635637">
        <w:rPr>
          <w:b/>
          <w:bCs/>
        </w:rPr>
        <w:t>. D</w:t>
      </w:r>
      <w:r w:rsidR="000F0679">
        <w:rPr>
          <w:b/>
          <w:bCs/>
        </w:rPr>
        <w:t>o-It-Yourself</w:t>
      </w:r>
      <w:r w:rsidRPr="00635637">
        <w:rPr>
          <w:b/>
          <w:bCs/>
        </w:rPr>
        <w:t xml:space="preserve"> </w:t>
      </w:r>
      <w:r w:rsidR="000A4703" w:rsidRPr="00635637">
        <w:rPr>
          <w:b/>
          <w:bCs/>
        </w:rPr>
        <w:t>wearable s</w:t>
      </w:r>
      <w:r w:rsidRPr="00635637">
        <w:rPr>
          <w:b/>
          <w:bCs/>
        </w:rPr>
        <w:t xml:space="preserve">ensor </w:t>
      </w:r>
      <w:r w:rsidR="000A4703" w:rsidRPr="00635637">
        <w:rPr>
          <w:b/>
          <w:bCs/>
        </w:rPr>
        <w:t>g</w:t>
      </w:r>
      <w:r w:rsidRPr="00635637">
        <w:rPr>
          <w:b/>
          <w:bCs/>
        </w:rPr>
        <w:t>loves</w:t>
      </w:r>
    </w:p>
    <w:p w14:paraId="365DAB63" w14:textId="77777777" w:rsidR="00400BA8" w:rsidRPr="00635637" w:rsidRDefault="00400BA8" w:rsidP="00F14FF3">
      <w:pPr>
        <w:spacing w:after="0" w:line="240" w:lineRule="auto"/>
        <w:contextualSpacing/>
        <w:rPr>
          <w:b/>
          <w:bCs/>
        </w:rPr>
      </w:pPr>
    </w:p>
    <w:p w14:paraId="1DD70A98" w14:textId="77777777" w:rsidR="006E0948" w:rsidRDefault="000F0679" w:rsidP="00F14FF3">
      <w:pPr>
        <w:spacing w:after="0" w:line="240" w:lineRule="auto"/>
        <w:contextualSpacing/>
      </w:pPr>
      <w:r>
        <w:t>Do-It-Yourself (DIY) versions of wearable sensor gloves</w:t>
      </w:r>
      <w:r w:rsidR="005824D6">
        <w:t xml:space="preserve"> provides an interesting perspective </w:t>
      </w:r>
      <w:r w:rsidR="007927B8">
        <w:t xml:space="preserve">for readers. The manufacturing methods </w:t>
      </w:r>
      <w:r w:rsidR="005824D6">
        <w:t>engineers and artist</w:t>
      </w:r>
      <w:r w:rsidR="007927B8">
        <w:t xml:space="preserve"> use to make these wearable sensor gloves differs dramatically from the commercial and academic versions. With hand tools and minimal equipment, they are still able to build a wearable sensor glove t</w:t>
      </w:r>
      <w:r w:rsidR="006E0948">
        <w:t>hat</w:t>
      </w:r>
      <w:r w:rsidR="007927B8">
        <w:t xml:space="preserve"> accomplish</w:t>
      </w:r>
      <w:r w:rsidR="006E0948">
        <w:t>es</w:t>
      </w:r>
      <w:r w:rsidR="007927B8">
        <w:t xml:space="preserve"> their</w:t>
      </w:r>
      <w:r w:rsidR="006E0948">
        <w:t xml:space="preserve"> proposed task</w:t>
      </w:r>
      <w:r w:rsidR="007927B8">
        <w:t>.</w:t>
      </w:r>
      <w:r w:rsidR="006E0948">
        <w:t xml:space="preserve"> </w:t>
      </w:r>
    </w:p>
    <w:p w14:paraId="46F4EE6F" w14:textId="42F41151" w:rsidR="00A32540" w:rsidRDefault="006E0948" w:rsidP="00F14FF3">
      <w:pPr>
        <w:spacing w:after="0" w:line="240" w:lineRule="auto"/>
        <w:contextualSpacing/>
      </w:pPr>
      <w:r>
        <w:lastRenderedPageBreak/>
        <w:t xml:space="preserve">Zack Freedman was able to build the Parametric Data Glove by 3D printing ring-like fixtures to secure flex sensors on the back of the finger. This design exposes the fingers and the palm, and this low friction design maximizes the user’s maneuverability as one can see in </w:t>
      </w:r>
      <w:r w:rsidRPr="007234A4">
        <w:rPr>
          <w:b/>
          <w:bCs/>
        </w:rPr>
        <w:t>Fig. 4A</w:t>
      </w:r>
      <w:r>
        <w:t xml:space="preserve"> </w:t>
      </w:r>
      <w:r>
        <w:fldChar w:fldCharType="begin"/>
      </w:r>
      <w:r>
        <w:instrText xml:space="preserve"> ADDIN EN.CITE &lt;EndNote&gt;&lt;Cite&gt;&lt;Author&gt;Freedman&lt;/Author&gt;&lt;Year&gt;2016&lt;/Year&gt;&lt;RecNum&gt;24&lt;/RecNum&gt;&lt;DisplayText&gt;(Freedman 2016)&lt;/DisplayText&gt;&lt;record&gt;&lt;rec-number&gt;24&lt;/rec-number&gt;&lt;foreign-keys&gt;&lt;key app="EN" db-id="9tzd5awr0xevfgesp5250eddd20zf5s09zwx" timestamp="1611599530" guid="1fed062c-9621-427e-9a8a-f1a11995b0cc"&gt;24&lt;/key&gt;&lt;/foreign-keys&gt;&lt;ref-type name="Web Page"&gt;12&lt;/ref-type&gt;&lt;contributors&gt;&lt;authors&gt;&lt;author&gt;Zack Freedman&lt;/author&gt;&lt;/authors&gt;&lt;/contributors&gt;&lt;titles&gt;&lt;title&gt;Project Grip - Parametric Data Glove&lt;/title&gt;&lt;/titles&gt;&lt;pages&gt;Project Grip - Parametric Data Glove&lt;/pages&gt;&lt;volume&gt;2021&lt;/volume&gt;&lt;number&gt;January 25&lt;/number&gt;&lt;dates&gt;&lt;year&gt;2016&lt;/year&gt;&lt;/dates&gt;&lt;pub-location&gt;thingverse.com&lt;/pub-location&gt;&lt;publisher&gt;MakerBot Thingverse&lt;/publisher&gt;&lt;work-type&gt;Image&lt;/work-type&gt;&lt;urls&gt;&lt;related-urls&gt;&lt;url&gt;https://www.thingiverse.com/thing:1606915&lt;/url&gt;&lt;/related-urls&gt;&lt;/urls&gt;&lt;custom1&gt;2021&lt;/custom1&gt;&lt;custom2&gt;January 25&lt;/custom2&gt;&lt;/record&gt;&lt;/Cite&gt;&lt;/EndNote&gt;</w:instrText>
      </w:r>
      <w:r>
        <w:fldChar w:fldCharType="separate"/>
      </w:r>
      <w:r>
        <w:rPr>
          <w:noProof/>
        </w:rPr>
        <w:t>(Freedman 2016)</w:t>
      </w:r>
      <w:r>
        <w:fldChar w:fldCharType="end"/>
      </w:r>
      <w:r>
        <w:t>. User vu2aeo</w:t>
      </w:r>
      <w:r w:rsidR="007234A4">
        <w:t xml:space="preserve"> on Instructables</w:t>
      </w:r>
      <w:r>
        <w:t xml:space="preserve"> built a </w:t>
      </w:r>
      <w:r w:rsidR="007234A4">
        <w:t>low-cost</w:t>
      </w:r>
      <w:r>
        <w:t xml:space="preserve"> wearable sensing glove using </w:t>
      </w:r>
      <w:r w:rsidR="00AA5728">
        <w:t xml:space="preserve">off-the-shelf </w:t>
      </w:r>
      <w:r>
        <w:t>flex sensors on the back of the hand</w:t>
      </w:r>
      <w:r w:rsidR="007234A4">
        <w:t xml:space="preserve">. An Arduino then read the flex sensors and controlled a robotic hand to mimic the movements of the user’s hand as shown in </w:t>
      </w:r>
      <w:r w:rsidR="007234A4" w:rsidRPr="007234A4">
        <w:rPr>
          <w:b/>
          <w:bCs/>
        </w:rPr>
        <w:t>Fig. 4B</w:t>
      </w:r>
      <w:r w:rsidR="007234A4">
        <w:t xml:space="preserve"> </w:t>
      </w:r>
      <w:r w:rsidR="007234A4">
        <w:fldChar w:fldCharType="begin"/>
      </w:r>
      <w:r w:rsidR="007234A4">
        <w:instrText xml:space="preserve"> ADDIN EN.CITE &lt;EndNote&gt;&lt;Cite&gt;&lt;Author&gt;vu2aeo&lt;/Author&gt;&lt;Year&gt;2021&lt;/Year&gt;&lt;RecNum&gt;25&lt;/RecNum&gt;&lt;DisplayText&gt;(vu2aeo 2021)&lt;/DisplayText&gt;&lt;record&gt;&lt;rec-number&gt;25&lt;/rec-number&gt;&lt;foreign-keys&gt;&lt;key app="EN" db-id="9tzd5awr0xevfgesp5250eddd20zf5s09zwx" timestamp="1611604357" guid="7218d9b8-9054-4b7f-8b0a-26acff3470b6"&gt;25&lt;/key&gt;&lt;/foreign-keys&gt;&lt;ref-type name="Web Page"&gt;12&lt;/ref-type&gt;&lt;contributors&gt;&lt;authors&gt;&lt;author&gt;vu2aeo&lt;/author&gt;&lt;/authors&gt;&lt;/contributors&gt;&lt;titles&gt;&lt;title&gt;Haptic Glove with DIY Flex Sensors&lt;/title&gt;&lt;/titles&gt;&lt;pages&gt;Haptic Glove with DIY Flex Sensors&lt;/pages&gt;&lt;volume&gt;2021&lt;/volume&gt;&lt;number&gt;January 25&lt;/number&gt;&lt;dates&gt;&lt;year&gt;2021&lt;/year&gt;&lt;/dates&gt;&lt;pub-location&gt;www.instructables.com&lt;/pub-location&gt;&lt;publisher&gt;Instructables Circuits&lt;/publisher&gt;&lt;work-type&gt;Image&lt;/work-type&gt;&lt;urls&gt;&lt;related-urls&gt;&lt;url&gt;https://www.instructables.com/Haptic-Glove-With-DIY-Flex-Sensors/&lt;/url&gt;&lt;/related-urls&gt;&lt;/urls&gt;&lt;custom1&gt;2021&lt;/custom1&gt;&lt;custom2&gt;January 25&lt;/custom2&gt;&lt;/record&gt;&lt;/Cite&gt;&lt;/EndNote&gt;</w:instrText>
      </w:r>
      <w:r w:rsidR="007234A4">
        <w:fldChar w:fldCharType="separate"/>
      </w:r>
      <w:r w:rsidR="007234A4">
        <w:rPr>
          <w:noProof/>
        </w:rPr>
        <w:t>(vu2aeo 2021)</w:t>
      </w:r>
      <w:r w:rsidR="007234A4">
        <w:fldChar w:fldCharType="end"/>
      </w:r>
      <w:r w:rsidR="007234A4">
        <w:t xml:space="preserve">. </w:t>
      </w:r>
      <w:r w:rsidR="00AA5728">
        <w:t>Will</w:t>
      </w:r>
      <w:r w:rsidR="006D4CC8">
        <w:t xml:space="preserve"> Donaldson built a similar device as User vu2aeo</w:t>
      </w:r>
      <w:r w:rsidR="00AA5728">
        <w:t xml:space="preserve"> as shown in </w:t>
      </w:r>
      <w:r w:rsidR="00AA5728" w:rsidRPr="00AA5728">
        <w:rPr>
          <w:b/>
          <w:bCs/>
        </w:rPr>
        <w:t>Fig. 4G</w:t>
      </w:r>
      <w:r w:rsidR="00AA5728">
        <w:t xml:space="preserve">. Donaldson </w:t>
      </w:r>
      <w:r w:rsidR="006D4CC8">
        <w:t>us</w:t>
      </w:r>
      <w:r w:rsidR="00AA5728">
        <w:t>ed</w:t>
      </w:r>
      <w:r w:rsidR="006D4CC8">
        <w:t xml:space="preserve"> velostat as a piezoresistive material</w:t>
      </w:r>
      <w:r w:rsidR="00AA5728">
        <w:t xml:space="preserve"> to build the</w:t>
      </w:r>
      <w:r w:rsidR="006D4CC8">
        <w:t xml:space="preserve"> strain sensor</w:t>
      </w:r>
      <w:r w:rsidR="00AA5728">
        <w:t>s</w:t>
      </w:r>
      <w:r w:rsidR="006D4CC8">
        <w:t xml:space="preserve"> to measure how much each finger bends. He then used a</w:t>
      </w:r>
      <w:r w:rsidR="00AA5728">
        <w:t>n</w:t>
      </w:r>
      <w:r w:rsidR="006D4CC8">
        <w:t xml:space="preserve"> </w:t>
      </w:r>
      <w:r w:rsidR="00AA5728">
        <w:t xml:space="preserve">Arduino Lilypad to read the strain sensors and manipulate a robotic hand to mimic his hand movements </w:t>
      </w:r>
      <w:r w:rsidR="00AA5728">
        <w:fldChar w:fldCharType="begin"/>
      </w:r>
      <w:r w:rsidR="00AA5728">
        <w:instrText xml:space="preserve"> ADDIN EN.CITE &lt;EndNote&gt;&lt;Cite&gt;&lt;Author&gt;Donaldson&lt;/Author&gt;&lt;Year&gt;2021&lt;/Year&gt;&lt;RecNum&gt;58&lt;/RecNum&gt;&lt;DisplayText&gt;(Donaldson 2021)&lt;/DisplayText&gt;&lt;record&gt;&lt;rec-number&gt;58&lt;/rec-number&gt;&lt;foreign-keys&gt;&lt;key app="EN" db-id="9tzd5awr0xevfgesp5250eddd20zf5s09zwx" timestamp="1612132248" guid="9c4eee11-7b06-4168-a06d-ba2267a1e4a1"&gt;58&lt;/key&gt;&lt;/foreign-keys&gt;&lt;ref-type name="Web Page"&gt;12&lt;/ref-type&gt;&lt;contributors&gt;&lt;authors&gt;&lt;author&gt;Will Donaldson&lt;/author&gt;&lt;/authors&gt;&lt;/contributors&gt;&lt;titles&gt;&lt;title&gt;Flex Sensor Glove&lt;/title&gt;&lt;/titles&gt;&lt;pages&gt;Flex Sensor Glove Used To Control Robotic Arm&lt;/pages&gt;&lt;volume&gt;2021&lt;/volume&gt;&lt;number&gt;January 31&lt;/number&gt;&lt;dates&gt;&lt;year&gt;2021&lt;/year&gt;&lt;/dates&gt;&lt;pub-location&gt;Instructables Circuits&lt;/pub-location&gt;&lt;publisher&gt;Instructables.com&lt;/publisher&gt;&lt;urls&gt;&lt;related-urls&gt;&lt;url&gt;https://www.instructables.com/Flex-Sensor-Glove/&lt;/url&gt;&lt;/related-urls&gt;&lt;/urls&gt;&lt;custom1&gt;2021&lt;/custom1&gt;&lt;custom2&gt;January 31&lt;/custom2&gt;&lt;/record&gt;&lt;/Cite&gt;&lt;/EndNote&gt;</w:instrText>
      </w:r>
      <w:r w:rsidR="00AA5728">
        <w:fldChar w:fldCharType="separate"/>
      </w:r>
      <w:r w:rsidR="00AA5728">
        <w:rPr>
          <w:noProof/>
        </w:rPr>
        <w:t>(Donaldson 2021)</w:t>
      </w:r>
      <w:r w:rsidR="00AA5728">
        <w:fldChar w:fldCharType="end"/>
      </w:r>
      <w:r w:rsidR="00AA5728">
        <w:t xml:space="preserve">. </w:t>
      </w:r>
      <w:r w:rsidR="007234A4">
        <w:t xml:space="preserve">Rachel Freire built a low-cost wearable sensing glove using flex sensors made from resistive fabric as shown in </w:t>
      </w:r>
      <w:r w:rsidR="007234A4" w:rsidRPr="007234A4">
        <w:rPr>
          <w:b/>
          <w:bCs/>
        </w:rPr>
        <w:t>Fig. 4H</w:t>
      </w:r>
      <w:r w:rsidR="007234A4">
        <w:t xml:space="preserve">. These fabric sensors were read by a microcontroller on the back of the hand to control LEDs </w:t>
      </w:r>
      <w:r w:rsidR="007234A4">
        <w:fldChar w:fldCharType="begin"/>
      </w:r>
      <w:r w:rsidR="002214CB">
        <w:instrText xml:space="preserve"> ADDIN EN.CITE &lt;EndNote&gt;&lt;Cite&gt;&lt;Author&gt;Freire&lt;/Author&gt;&lt;Year&gt;2021&lt;/Year&gt;&lt;RecNum&gt;26&lt;/RecNum&gt;&lt;DisplayText&gt;(Freire 2021a)&lt;/DisplayText&gt;&lt;record&gt;&lt;rec-number&gt;26&lt;/rec-number&gt;&lt;foreign-keys&gt;&lt;key app="EN" db-id="9tzd5awr0xevfgesp5250eddd20zf5s09zwx" timestamp="1611604986" guid="0b1e26db-ce5b-4ddd-b0e5-7d1c1b4bdb69"&gt;26&lt;/key&gt;&lt;/foreign-keys&gt;&lt;ref-type name="Web Page"&gt;12&lt;/ref-type&gt;&lt;contributors&gt;&lt;authors&gt;&lt;author&gt;Rachel Freire&lt;/author&gt;&lt;/authors&gt;&lt;/contributors&gt;&lt;titles&gt;&lt;title&gt;DIY Glove Controller With E-Textile Sensors&lt;/title&gt;&lt;/titles&gt;&lt;pages&gt;DIY Glove Controller With E-Textile Sensors&lt;/pages&gt;&lt;volume&gt;2021&lt;/volume&gt;&lt;number&gt;January 25&lt;/number&gt;&lt;dates&gt;&lt;year&gt;2021&lt;/year&gt;&lt;/dates&gt;&lt;pub-location&gt;www.instructables.com&lt;/pub-location&gt;&lt;publisher&gt;Instructables Circuits&lt;/publisher&gt;&lt;work-type&gt;Image&lt;/work-type&gt;&lt;urls&gt;&lt;related-urls&gt;&lt;url&gt;https://www.instructables.com/DIY-Glove-Controller-With-E-Textile-Sensors/&lt;/url&gt;&lt;/related-urls&gt;&lt;/urls&gt;&lt;/record&gt;&lt;/Cite&gt;&lt;/EndNote&gt;</w:instrText>
      </w:r>
      <w:r w:rsidR="007234A4">
        <w:fldChar w:fldCharType="separate"/>
      </w:r>
      <w:r w:rsidR="002214CB">
        <w:rPr>
          <w:noProof/>
        </w:rPr>
        <w:t>(Freire 2021a)</w:t>
      </w:r>
      <w:r w:rsidR="007234A4">
        <w:fldChar w:fldCharType="end"/>
      </w:r>
      <w:r w:rsidR="007234A4">
        <w:t>. Rachel Freire decided to expand on this technology by integrating a Vive Tracker into her wearable sensor gloves</w:t>
      </w:r>
      <w:r w:rsidR="002214CB">
        <w:t>. By integrating textile based strain sensors on the back of the hand, she was able to build</w:t>
      </w:r>
      <w:r w:rsidR="007234A4">
        <w:t xml:space="preserve"> </w:t>
      </w:r>
      <w:r w:rsidR="002214CB">
        <w:t>wearable sensing gloves that can integrate with v</w:t>
      </w:r>
      <w:r w:rsidR="007234A4">
        <w:t xml:space="preserve">irtual </w:t>
      </w:r>
      <w:r w:rsidR="002214CB">
        <w:t>r</w:t>
      </w:r>
      <w:r w:rsidR="007234A4">
        <w:t xml:space="preserve">eality </w:t>
      </w:r>
      <w:r w:rsidR="002214CB">
        <w:t>environments</w:t>
      </w:r>
      <w:r w:rsidR="007234A4">
        <w:t xml:space="preserve"> as s</w:t>
      </w:r>
      <w:r w:rsidR="002214CB">
        <w:t>h</w:t>
      </w:r>
      <w:r w:rsidR="007234A4">
        <w:t xml:space="preserve">own in </w:t>
      </w:r>
      <w:r w:rsidR="007234A4" w:rsidRPr="002214CB">
        <w:rPr>
          <w:b/>
          <w:bCs/>
        </w:rPr>
        <w:t>Fig</w:t>
      </w:r>
      <w:r w:rsidR="002214CB" w:rsidRPr="002214CB">
        <w:rPr>
          <w:b/>
          <w:bCs/>
        </w:rPr>
        <w:t>. 4E</w:t>
      </w:r>
      <w:r w:rsidR="002214CB">
        <w:t xml:space="preserve"> </w:t>
      </w:r>
      <w:r w:rsidR="002214CB">
        <w:fldChar w:fldCharType="begin"/>
      </w:r>
      <w:r w:rsidR="00762D46">
        <w:instrText xml:space="preserve"> ADDIN EN.CITE &lt;EndNote&gt;&lt;Cite&gt;&lt;Author&gt;Freire&lt;/Author&gt;&lt;Year&gt;2021&lt;/Year&gt;&lt;RecNum&gt;55&lt;/RecNum&gt;&lt;DisplayText&gt;(Freire 2021b)&lt;/DisplayText&gt;&lt;record&gt;&lt;rec-number&gt;55&lt;/rec-number&gt;&lt;foreign-keys&gt;&lt;key app="EN" db-id="9tzd5awr0xevfgesp5250eddd20zf5s09zwx" timestamp="1612129932" guid="b1926597-6dd1-41d8-a60a-832a813d1b8a"&gt;55&lt;/key&gt;&lt;/foreign-keys&gt;&lt;ref-type name="Web Page"&gt;12&lt;/ref-type&gt;&lt;contributors&gt;&lt;authors&gt;&lt;author&gt;Rachel Freire&lt;/author&gt;&lt;/authors&gt;&lt;/contributors&gt;&lt;titles&gt;&lt;title&gt;Extextile VR Gloves for Vive Tracker&lt;/title&gt;&lt;/titles&gt;&lt;pages&gt;Extextile VR Gloves for Vive Tracker&lt;/pages&gt;&lt;volume&gt;2021&lt;/volume&gt;&lt;number&gt;January 31&lt;/number&gt;&lt;dates&gt;&lt;year&gt;2021&lt;/year&gt;&lt;/dates&gt;&lt;pub-location&gt;https://www.instructables.com/Etextile-VR-Gloves-for-Vive-Tracker/&lt;/pub-location&gt;&lt;publisher&gt;Instructables&lt;/publisher&gt;&lt;urls&gt;&lt;related-urls&gt;&lt;url&gt;https://www.instructables.com/Etextile-VR-Gloves-for-Vive-Tracker/&lt;/url&gt;&lt;/related-urls&gt;&lt;/urls&gt;&lt;/record&gt;&lt;/Cite&gt;&lt;/EndNote&gt;</w:instrText>
      </w:r>
      <w:r w:rsidR="002214CB">
        <w:fldChar w:fldCharType="separate"/>
      </w:r>
      <w:r w:rsidR="002214CB">
        <w:rPr>
          <w:noProof/>
        </w:rPr>
        <w:t>(Freire 2021b)</w:t>
      </w:r>
      <w:r w:rsidR="002214CB">
        <w:fldChar w:fldCharType="end"/>
      </w:r>
      <w:r w:rsidR="007234A4">
        <w:t xml:space="preserve">.  </w:t>
      </w:r>
    </w:p>
    <w:p w14:paraId="56D31553" w14:textId="7AE5EB4A" w:rsidR="002214CB" w:rsidRDefault="002214CB" w:rsidP="00F14FF3">
      <w:pPr>
        <w:spacing w:after="0" w:line="240" w:lineRule="auto"/>
        <w:contextualSpacing/>
      </w:pPr>
    </w:p>
    <w:p w14:paraId="6180636D" w14:textId="5F7AB4B1" w:rsidR="002214CB" w:rsidRDefault="002214CB" w:rsidP="00F14FF3">
      <w:pPr>
        <w:spacing w:after="0" w:line="240" w:lineRule="auto"/>
        <w:contextualSpacing/>
      </w:pPr>
      <w:r>
        <w:t xml:space="preserve">Brian Benchoff </w:t>
      </w:r>
      <w:r w:rsidR="00360B38">
        <w:t xml:space="preserve">took a creative approach by building a wearable sensing glove that doubles as a musical instrument. Using a pressure sensor and flex sensors on the fingers, he was able to mimic the behavior of a musical instrument. By blowing in a tube that is connected to a pressure sensor that is mounted to the thumb, he can increase or decrease the amplitude of a musical note. To change the musical note, </w:t>
      </w:r>
      <w:r w:rsidR="00762D46">
        <w:t xml:space="preserve">he moves his fingers towards his palm </w:t>
      </w:r>
      <w:r w:rsidR="00762D46">
        <w:fldChar w:fldCharType="begin"/>
      </w:r>
      <w:r w:rsidR="00762D46">
        <w:instrText xml:space="preserve"> ADDIN EN.CITE &lt;EndNote&gt;&lt;Cite&gt;&lt;Author&gt;Benchoff&lt;/Author&gt;&lt;Year&gt;2011&lt;/Year&gt;&lt;RecNum&gt;56&lt;/RecNum&gt;&lt;DisplayText&gt;(Benchoff 2011)&lt;/DisplayText&gt;&lt;record&gt;&lt;rec-number&gt;56&lt;/rec-number&gt;&lt;foreign-keys&gt;&lt;key app="EN" db-id="9tzd5awr0xevfgesp5250eddd20zf5s09zwx" timestamp="1612130419" guid="97ec3cad-4887-4747-a432-e8544c920a52"&gt;56&lt;/key&gt;&lt;/foreign-keys&gt;&lt;ref-type name="Web Page"&gt;12&lt;/ref-type&gt;&lt;contributors&gt;&lt;authors&gt;&lt;author&gt;Brain Benchoff&lt;/author&gt;&lt;/authors&gt;&lt;/contributors&gt;&lt;titles&gt;&lt;title&gt;Emulating a Marching Band with Wearable Instruments&lt;/title&gt;&lt;/titles&gt;&lt;pages&gt;Emulating a Marching Band with Wearable Instruments&lt;/pages&gt;&lt;volume&gt;2021&lt;/volume&gt;&lt;number&gt;January 31&lt;/number&gt;&lt;dates&gt;&lt;year&gt;2011&lt;/year&gt;&lt;/dates&gt;&lt;pub-location&gt;Hackaday.com&lt;/pub-location&gt;&lt;publisher&gt;Hackaday&lt;/publisher&gt;&lt;urls&gt;&lt;related-urls&gt;&lt;url&gt;https://hackaday.com/2011/05/13/emulating-a-marching-band-with-wearable-instruments/&lt;/url&gt;&lt;/related-urls&gt;&lt;/urls&gt;&lt;/record&gt;&lt;/Cite&gt;&lt;/EndNote&gt;</w:instrText>
      </w:r>
      <w:r w:rsidR="00762D46">
        <w:fldChar w:fldCharType="separate"/>
      </w:r>
      <w:r w:rsidR="00762D46">
        <w:rPr>
          <w:noProof/>
        </w:rPr>
        <w:t>(Benchoff 2011)</w:t>
      </w:r>
      <w:r w:rsidR="00762D46">
        <w:fldChar w:fldCharType="end"/>
      </w:r>
      <w:r w:rsidR="00762D46">
        <w:t>.</w:t>
      </w:r>
      <w:r w:rsidR="00360B38">
        <w:t xml:space="preserve"> </w:t>
      </w:r>
    </w:p>
    <w:p w14:paraId="343EE113" w14:textId="00C1C618" w:rsidR="00AE1993" w:rsidRDefault="00AE1993" w:rsidP="00F14FF3">
      <w:pPr>
        <w:spacing w:after="0" w:line="240" w:lineRule="auto"/>
        <w:contextualSpacing/>
      </w:pPr>
    </w:p>
    <w:p w14:paraId="24D93B65" w14:textId="055A13D7" w:rsidR="00AE1993" w:rsidRDefault="00AE1993" w:rsidP="00F14FF3">
      <w:pPr>
        <w:spacing w:after="0" w:line="240" w:lineRule="auto"/>
        <w:contextualSpacing/>
      </w:pPr>
      <w:r>
        <w:t xml:space="preserve">User </w:t>
      </w:r>
      <w:r w:rsidR="00263035">
        <w:t>‘</w:t>
      </w:r>
      <w:r>
        <w:t>Plusea</w:t>
      </w:r>
      <w:r w:rsidR="00263035">
        <w:t>’</w:t>
      </w:r>
      <w:r>
        <w:t xml:space="preserve"> on Instructables built a low-cost wearable sensing glove </w:t>
      </w:r>
      <w:r w:rsidR="00136EC0">
        <w:t>with pressure sensors on each fingertip</w:t>
      </w:r>
      <w:r w:rsidR="00733661">
        <w:t xml:space="preserve"> as shown in </w:t>
      </w:r>
      <w:r w:rsidR="00733661" w:rsidRPr="00733661">
        <w:rPr>
          <w:b/>
          <w:bCs/>
        </w:rPr>
        <w:t>Fig. 3F</w:t>
      </w:r>
      <w:r w:rsidR="00136EC0">
        <w:t xml:space="preserve">. The pressure sensors were made </w:t>
      </w:r>
      <w:r>
        <w:t>using piezoresistive Eeonyx fabric and stretchable conductive fabric.</w:t>
      </w:r>
      <w:r w:rsidR="00136EC0">
        <w:t xml:space="preserve"> The goal of this wearable sensing glove was to build a device to help piano teachers teach children to visualize the difference between soft and hard touches </w:t>
      </w:r>
      <w:r w:rsidR="00136EC0">
        <w:fldChar w:fldCharType="begin"/>
      </w:r>
      <w:r w:rsidR="00136EC0">
        <w:instrText xml:space="preserve"> ADDIN EN.CITE &lt;EndNote&gt;&lt;Cite&gt;&lt;Author&gt;Plusea&lt;/Author&gt;&lt;Year&gt;2021&lt;/Year&gt;&lt;RecNum&gt;57&lt;/RecNum&gt;&lt;DisplayText&gt;(Plusea 2021)&lt;/DisplayText&gt;&lt;record&gt;&lt;rec-number&gt;57&lt;/rec-number&gt;&lt;foreign-keys&gt;&lt;key app="EN" db-id="9tzd5awr0xevfgesp5250eddd20zf5s09zwx" timestamp="1612131452" guid="8c46390d-547e-49f6-8886-b858c7bfbc84"&gt;57&lt;/key&gt;&lt;/foreign-keys&gt;&lt;ref-type name="Web Page"&gt;12&lt;/ref-type&gt;&lt;contributors&gt;&lt;authors&gt;&lt;author&gt;Plusea&lt;/author&gt;&lt;/authors&gt;&lt;/contributors&gt;&lt;titles&gt;&lt;title&gt;Sensitive Fingertips&lt;/title&gt;&lt;/titles&gt;&lt;pages&gt;Sensitive Fingertips&lt;/pages&gt;&lt;volume&gt;2021&lt;/volume&gt;&lt;number&gt;January 31&lt;/number&gt;&lt;dates&gt;&lt;year&gt;2021&lt;/year&gt;&lt;/dates&gt;&lt;pub-location&gt;Instructables Circuits&lt;/pub-location&gt;&lt;publisher&gt;Instructables.com&lt;/publisher&gt;&lt;urls&gt;&lt;related-urls&gt;&lt;url&gt;https://www.instructables.com/Sensitive-Fingertips/&lt;/url&gt;&lt;/related-urls&gt;&lt;/urls&gt;&lt;custom1&gt;2021&lt;/custom1&gt;&lt;custom2&gt;January 31&lt;/custom2&gt;&lt;/record&gt;&lt;/Cite&gt;&lt;/EndNote&gt;</w:instrText>
      </w:r>
      <w:r w:rsidR="00136EC0">
        <w:fldChar w:fldCharType="separate"/>
      </w:r>
      <w:r w:rsidR="00136EC0">
        <w:rPr>
          <w:noProof/>
        </w:rPr>
        <w:t>(Plusea 2021)</w:t>
      </w:r>
      <w:r w:rsidR="00136EC0">
        <w:fldChar w:fldCharType="end"/>
      </w:r>
      <w:r w:rsidR="00136EC0">
        <w:t xml:space="preserve">. </w:t>
      </w:r>
      <w:r w:rsidR="00733661">
        <w:t xml:space="preserve">User </w:t>
      </w:r>
      <w:r w:rsidR="00263035">
        <w:t>‘</w:t>
      </w:r>
      <w:r w:rsidR="00733661">
        <w:t>DanielE58</w:t>
      </w:r>
      <w:r w:rsidR="00263035">
        <w:t>’</w:t>
      </w:r>
      <w:r w:rsidR="00733661">
        <w:t xml:space="preserve"> on Instructables built a low-cost wearable sensing glove with off-the-shelf strain sensors on each fingertip as shown in </w:t>
      </w:r>
      <w:r w:rsidR="00733661" w:rsidRPr="00733661">
        <w:rPr>
          <w:b/>
          <w:bCs/>
        </w:rPr>
        <w:t>Fig. 3I</w:t>
      </w:r>
      <w:r w:rsidR="00733661">
        <w:t xml:space="preserve">. </w:t>
      </w:r>
      <w:r w:rsidR="00263035">
        <w:t>User ‘</w:t>
      </w:r>
      <w:r w:rsidR="00733661">
        <w:t>DanielE58</w:t>
      </w:r>
      <w:r w:rsidR="00263035">
        <w:t>’</w:t>
      </w:r>
      <w:r w:rsidR="00733661">
        <w:t xml:space="preserve"> designed the wearable sensor glove to be used as a gesture-based input device to control one’s computer </w:t>
      </w:r>
      <w:r w:rsidR="00733661">
        <w:fldChar w:fldCharType="begin"/>
      </w:r>
      <w:r w:rsidR="00733661">
        <w:instrText xml:space="preserve"> ADDIN EN.CITE &lt;EndNote&gt;&lt;Cite&gt;&lt;Author&gt;DanielE58&lt;/Author&gt;&lt;Year&gt;2021&lt;/Year&gt;&lt;RecNum&gt;59&lt;/RecNum&gt;&lt;DisplayText&gt;(DanielE58 2021)&lt;/DisplayText&gt;&lt;record&gt;&lt;rec-number&gt;59&lt;/rec-number&gt;&lt;foreign-keys&gt;&lt;key app="EN" db-id="9tzd5awr0xevfgesp5250eddd20zf5s09zwx" timestamp="1612138471" guid="075c39d2-df9c-4a33-aa94-39f143147fba"&gt;59&lt;/key&gt;&lt;/foreign-keys&gt;&lt;ref-type name="Web Page"&gt;12&lt;/ref-type&gt;&lt;contributors&gt;&lt;authors&gt;&lt;author&gt;DanielE58&lt;/author&gt;&lt;/authors&gt;&lt;/contributors&gt;&lt;titles&gt;&lt;title&gt;Arduino Wearable Keyboard Glove&lt;/title&gt;&lt;/titles&gt;&lt;pages&gt;Arduino Wearable Keyboard Glove&lt;/pages&gt;&lt;volume&gt;2021&lt;/volume&gt;&lt;number&gt;January 31&lt;/number&gt;&lt;dates&gt;&lt;year&gt;2021&lt;/year&gt;&lt;/dates&gt;&lt;pub-location&gt;Instructables Circuits&lt;/pub-location&gt;&lt;publisher&gt;www.instructables.com&lt;/publisher&gt;&lt;urls&gt;&lt;related-urls&gt;&lt;url&gt;https://www.instructables.com/Gesture-Input-Typing-Glove/&lt;/url&gt;&lt;/related-urls&gt;&lt;/urls&gt;&lt;custom1&gt;2021&lt;/custom1&gt;&lt;custom2&gt;January 31&lt;/custom2&gt;&lt;/record&gt;&lt;/Cite&gt;&lt;/EndNote&gt;</w:instrText>
      </w:r>
      <w:r w:rsidR="00733661">
        <w:fldChar w:fldCharType="separate"/>
      </w:r>
      <w:r w:rsidR="00733661">
        <w:rPr>
          <w:noProof/>
        </w:rPr>
        <w:t>(DanielE58 2021)</w:t>
      </w:r>
      <w:r w:rsidR="00733661">
        <w:fldChar w:fldCharType="end"/>
      </w:r>
      <w:r w:rsidR="00733661">
        <w:t>.</w:t>
      </w:r>
      <w:r w:rsidR="0015302C">
        <w:t xml:space="preserve"> </w:t>
      </w:r>
      <w:r w:rsidR="00733661">
        <w:t xml:space="preserve">  </w:t>
      </w:r>
    </w:p>
    <w:p w14:paraId="151B8F7D" w14:textId="54DE4ABF" w:rsidR="00635637" w:rsidRDefault="00635637" w:rsidP="00F14FF3">
      <w:pPr>
        <w:spacing w:after="0" w:line="240" w:lineRule="auto"/>
        <w:contextualSpacing/>
      </w:pPr>
    </w:p>
    <w:p w14:paraId="6EE67765" w14:textId="2EC71562" w:rsidR="00263035" w:rsidRDefault="00263035" w:rsidP="00F14FF3">
      <w:pPr>
        <w:spacing w:after="0" w:line="240" w:lineRule="auto"/>
        <w:contextualSpacing/>
      </w:pPr>
      <w:r>
        <w:t xml:space="preserve">User ‘emcnany’ on Instructables built a low-cost wearable sensing glove with flex sensors on the back of </w:t>
      </w:r>
      <w:r w:rsidR="002A6BE3">
        <w:t xml:space="preserve">each finger </w:t>
      </w:r>
      <w:r>
        <w:t xml:space="preserve">and conductive fabric to detect fingertip touches as shown in </w:t>
      </w:r>
      <w:r w:rsidRPr="00263035">
        <w:rPr>
          <w:b/>
          <w:bCs/>
        </w:rPr>
        <w:t>Fig. 3D</w:t>
      </w:r>
      <w:r>
        <w:t xml:space="preserve">. This wearable sensing glove is designed to be used as a general I/O device and it includes haptic feedback in the palm of the hand </w:t>
      </w:r>
      <w:r>
        <w:fldChar w:fldCharType="begin"/>
      </w:r>
      <w:r w:rsidR="002A6BE3">
        <w:instrText xml:space="preserve"> ADDIN EN.CITE &lt;EndNote&gt;&lt;Cite&gt;&lt;Author&gt;Emcnany&lt;/Author&gt;&lt;Year&gt;2021&lt;/Year&gt;&lt;RecNum&gt;60&lt;/RecNum&gt;&lt;DisplayText&gt;(Emcnany 2021)&lt;/DisplayText&gt;&lt;record&gt;&lt;rec-number&gt;60&lt;/rec-number&gt;&lt;foreign-keys&gt;&lt;key app="EN" db-id="9tzd5awr0xevfgesp5250eddd20zf5s09zwx" timestamp="1612142352" guid="f083e650-5a5b-4d50-a9cd-7efcafc91317"&gt;60&lt;/key&gt;&lt;/foreign-keys&gt;&lt;ref-type name="Web Page"&gt;12&lt;/ref-type&gt;&lt;contributors&gt;&lt;authors&gt;&lt;author&gt;Emcnany&lt;/author&gt;&lt;/authors&gt;&lt;/contributors&gt;&lt;titles&gt;&lt;title&gt;Interactive-Gloves&lt;/title&gt;&lt;/titles&gt;&lt;pages&gt;Interactive Gloves to be used as a general I/O device&lt;/pages&gt;&lt;volume&gt;2021&lt;/volume&gt;&lt;number&gt;January 31&lt;/number&gt;&lt;dates&gt;&lt;year&gt;2021&lt;/year&gt;&lt;/dates&gt;&lt;pub-location&gt;www.instructables.com&lt;/pub-location&gt;&lt;publisher&gt;Instructables Circuits&lt;/publisher&gt;&lt;urls&gt;&lt;related-urls&gt;&lt;url&gt;https://www.instructables.com/Interactive-Gloves/&lt;/url&gt;&lt;/related-urls&gt;&lt;/urls&gt;&lt;custom1&gt;2021&lt;/custom1&gt;&lt;custom2&gt;January 31&lt;/custom2&gt;&lt;/record&gt;&lt;/Cite&gt;&lt;/EndNote&gt;</w:instrText>
      </w:r>
      <w:r>
        <w:fldChar w:fldCharType="separate"/>
      </w:r>
      <w:r>
        <w:rPr>
          <w:noProof/>
        </w:rPr>
        <w:t>(Emcnany 2021)</w:t>
      </w:r>
      <w:r>
        <w:fldChar w:fldCharType="end"/>
      </w:r>
      <w:r>
        <w:t xml:space="preserve">. </w:t>
      </w:r>
      <w:r w:rsidR="002A6BE3">
        <w:t xml:space="preserve">User ‘Shja7942’ on Instructables built a low-cost wearable sensing glove with flex sensors on the back of each finger as shown in </w:t>
      </w:r>
      <w:r w:rsidR="002A6BE3" w:rsidRPr="002A6BE3">
        <w:rPr>
          <w:b/>
          <w:bCs/>
        </w:rPr>
        <w:t>Fig. 3C</w:t>
      </w:r>
      <w:r>
        <w:t xml:space="preserve"> </w:t>
      </w:r>
      <w:r w:rsidR="002A6BE3">
        <w:fldChar w:fldCharType="begin"/>
      </w:r>
      <w:r w:rsidR="00B05E26">
        <w:instrText xml:space="preserve"> ADDIN EN.CITE &lt;EndNote&gt;&lt;Cite&gt;&lt;Author&gt;Shja7942&lt;/Author&gt;&lt;Year&gt;2021&lt;/Year&gt;&lt;RecNum&gt;61&lt;/RecNum&gt;&lt;DisplayText&gt;(Shja7942 2021)&lt;/DisplayText&gt;&lt;record&gt;&lt;rec-number&gt;61&lt;/rec-number&gt;&lt;foreign-keys&gt;&lt;key app="EN" db-id="9tzd5awr0xevfgesp5250eddd20zf5s09zwx" timestamp="1612143347" guid="729e5981-b599-4090-a97a-56d27681a6b9"&gt;61&lt;/key&gt;&lt;/foreign-keys&gt;&lt;ref-type name="Web Page"&gt;12&lt;/ref-type&gt;&lt;contributors&gt;&lt;authors&gt;&lt;author&gt;Shja7942&lt;/author&gt;&lt;/authors&gt;&lt;/contributors&gt;&lt;titles&gt;&lt;title&gt;Gesture to Speech/Text Converting Glove&lt;/title&gt;&lt;/titles&gt;&lt;volume&gt;2021&lt;/volume&gt;&lt;number&gt;January 31&lt;/number&gt;&lt;dates&gt;&lt;year&gt;2021&lt;/year&gt;&lt;/dates&gt;&lt;pub-location&gt;https://www.instructables.com/Gesture-to-SpeechText-Converting-Glove/&lt;/pub-location&gt;&lt;publisher&gt;Instructables Circuits&lt;/publisher&gt;&lt;urls&gt;&lt;related-urls&gt;&lt;url&gt;https://www.instructables.com/Gesture-to-SpeechText-Converting-Glove/&lt;/url&gt;&lt;/related-urls&gt;&lt;/urls&gt;&lt;custom1&gt;2021&lt;/custom1&gt;&lt;custom2&gt;January 31&lt;/custom2&gt;&lt;/record&gt;&lt;/Cite&gt;&lt;/EndNote&gt;</w:instrText>
      </w:r>
      <w:r w:rsidR="002A6BE3">
        <w:fldChar w:fldCharType="separate"/>
      </w:r>
      <w:r w:rsidR="002A6BE3">
        <w:rPr>
          <w:noProof/>
        </w:rPr>
        <w:t>(Shja7942 2021)</w:t>
      </w:r>
      <w:r w:rsidR="002A6BE3">
        <w:fldChar w:fldCharType="end"/>
      </w:r>
      <w:r w:rsidR="002A6BE3">
        <w:t xml:space="preserve">. </w:t>
      </w:r>
      <w:r w:rsidR="003B545B">
        <w:t xml:space="preserve">This glove is designed to assist individuals who have difficulty communicating using speech. The glove recognizes hand gestures and American signed language letters and converts it to speech using a speaker </w:t>
      </w:r>
      <w:r w:rsidR="003B545B">
        <w:fldChar w:fldCharType="begin"/>
      </w:r>
      <w:r w:rsidR="00B05E26">
        <w:instrText xml:space="preserve"> ADDIN EN.CITE &lt;EndNote&gt;&lt;Cite&gt;&lt;Author&gt;Shja7942&lt;/Author&gt;&lt;Year&gt;2021&lt;/Year&gt;&lt;RecNum&gt;61&lt;/RecNum&gt;&lt;DisplayText&gt;(Shja7942 2021)&lt;/DisplayText&gt;&lt;record&gt;&lt;rec-number&gt;61&lt;/rec-number&gt;&lt;foreign-keys&gt;&lt;key app="EN" db-id="9tzd5awr0xevfgesp5250eddd20zf5s09zwx" timestamp="1612143347" guid="729e5981-b599-4090-a97a-56d27681a6b9"&gt;61&lt;/key&gt;&lt;/foreign-keys&gt;&lt;ref-type name="Web Page"&gt;12&lt;/ref-type&gt;&lt;contributors&gt;&lt;authors&gt;&lt;author&gt;Shja7942&lt;/author&gt;&lt;/authors&gt;&lt;/contributors&gt;&lt;titles&gt;&lt;title&gt;Gesture to Speech/Text Converting Glove&lt;/title&gt;&lt;/titles&gt;&lt;volume&gt;2021&lt;/volume&gt;&lt;number&gt;January 31&lt;/number&gt;&lt;dates&gt;&lt;year&gt;2021&lt;/year&gt;&lt;/dates&gt;&lt;pub-location&gt;https://www.instructables.com/Gesture-to-SpeechText-Converting-Glove/&lt;/pub-location&gt;&lt;publisher&gt;Instructables Circuits&lt;/publisher&gt;&lt;urls&gt;&lt;related-urls&gt;&lt;url&gt;https://www.instructables.com/Gesture-to-SpeechText-Converting-Glove/&lt;/url&gt;&lt;/related-urls&gt;&lt;/urls&gt;&lt;custom1&gt;2021&lt;/custom1&gt;&lt;custom2&gt;January 31&lt;/custom2&gt;&lt;/record&gt;&lt;/Cite&gt;&lt;/EndNote&gt;</w:instrText>
      </w:r>
      <w:r w:rsidR="003B545B">
        <w:fldChar w:fldCharType="separate"/>
      </w:r>
      <w:r w:rsidR="003B545B">
        <w:rPr>
          <w:noProof/>
        </w:rPr>
        <w:t>(Shja7942 2021)</w:t>
      </w:r>
      <w:r w:rsidR="003B545B">
        <w:fldChar w:fldCharType="end"/>
      </w:r>
      <w:r w:rsidR="003B545B">
        <w:t>.</w:t>
      </w:r>
    </w:p>
    <w:p w14:paraId="6250BC7A" w14:textId="4E5B7846" w:rsidR="003B545B" w:rsidRDefault="003B545B" w:rsidP="00F14FF3">
      <w:pPr>
        <w:spacing w:after="0" w:line="240" w:lineRule="auto"/>
        <w:contextualSpacing/>
      </w:pPr>
    </w:p>
    <w:p w14:paraId="2621FB1C" w14:textId="18EAC6C2" w:rsidR="003B545B" w:rsidRDefault="003B545B" w:rsidP="00F14FF3">
      <w:pPr>
        <w:spacing w:after="0" w:line="240" w:lineRule="auto"/>
        <w:contextualSpacing/>
      </w:pPr>
      <w:r>
        <w:t>Overall, the DIY versions of wearable sensing gloves</w:t>
      </w:r>
      <w:r w:rsidR="009664F4">
        <w:t xml:space="preserve"> provides the reader with information on how artists, designers, and engineers</w:t>
      </w:r>
      <w:r>
        <w:t xml:space="preserve"> </w:t>
      </w:r>
      <w:r w:rsidR="009664F4">
        <w:t xml:space="preserve">are </w:t>
      </w:r>
      <w:r>
        <w:t xml:space="preserve">applying this technology to </w:t>
      </w:r>
      <w:r w:rsidR="009664F4">
        <w:t xml:space="preserve">their </w:t>
      </w:r>
      <w:r>
        <w:t>creative applications.</w:t>
      </w:r>
      <w:r w:rsidR="00B71BB7">
        <w:t xml:space="preserve"> The technology they use </w:t>
      </w:r>
      <w:r w:rsidR="00E96D78">
        <w:t>is not</w:t>
      </w:r>
      <w:r w:rsidR="00B71BB7">
        <w:t xml:space="preserve"> cutting edge, however, it demonstrates how normal people are using this technology to solve the problems they are facing. Hopefully, readers take away the sentiment that there are applications for wearable sensor gloves and many unsolved problems. </w:t>
      </w:r>
      <w:r>
        <w:t xml:space="preserve"> </w:t>
      </w:r>
    </w:p>
    <w:p w14:paraId="3646CAC9" w14:textId="77777777" w:rsidR="00263035" w:rsidRDefault="00263035" w:rsidP="00F14FF3">
      <w:pPr>
        <w:spacing w:after="0" w:line="240" w:lineRule="auto"/>
        <w:contextualSpacing/>
      </w:pPr>
    </w:p>
    <w:p w14:paraId="684BAF1F" w14:textId="4284BACC" w:rsidR="000A4703" w:rsidRDefault="000A4703" w:rsidP="00F14FF3">
      <w:pPr>
        <w:spacing w:after="0" w:line="240" w:lineRule="auto"/>
        <w:contextualSpacing/>
        <w:rPr>
          <w:b/>
          <w:bCs/>
        </w:rPr>
      </w:pPr>
      <w:r w:rsidRPr="00635637">
        <w:rPr>
          <w:b/>
          <w:bCs/>
        </w:rPr>
        <w:t>2.</w:t>
      </w:r>
      <w:r w:rsidR="00400BA8">
        <w:rPr>
          <w:b/>
          <w:bCs/>
        </w:rPr>
        <w:t>4</w:t>
      </w:r>
      <w:r w:rsidRPr="00635637">
        <w:rPr>
          <w:b/>
          <w:bCs/>
        </w:rPr>
        <w:t>. Academic advancements in sensor technology</w:t>
      </w:r>
      <w:r w:rsidR="00A32540" w:rsidRPr="00635637">
        <w:rPr>
          <w:b/>
          <w:bCs/>
        </w:rPr>
        <w:t xml:space="preserve"> for sensor gloves</w:t>
      </w:r>
    </w:p>
    <w:p w14:paraId="78FF0909" w14:textId="77777777" w:rsidR="00400BA8" w:rsidRPr="00635637" w:rsidRDefault="00400BA8" w:rsidP="00F14FF3">
      <w:pPr>
        <w:spacing w:after="0" w:line="240" w:lineRule="auto"/>
        <w:contextualSpacing/>
        <w:rPr>
          <w:b/>
          <w:bCs/>
        </w:rPr>
      </w:pPr>
    </w:p>
    <w:p w14:paraId="45C8311F" w14:textId="77777777" w:rsidR="00A72A35" w:rsidRDefault="00B71BB7" w:rsidP="00F14FF3">
      <w:pPr>
        <w:spacing w:after="0" w:line="240" w:lineRule="auto"/>
        <w:contextualSpacing/>
      </w:pPr>
      <w:r>
        <w:t>Researchers at universities have been developing new versions of sensors for years, however</w:t>
      </w:r>
      <w:r w:rsidR="00E96D78">
        <w:t xml:space="preserve"> they have recently started putting those sensors on gloves to create wearable sensing gloves. The sensors put on wearable sensing gloves integrate different techniques of nano manufacturing techniques. Additionally, the more recent advances in these sensors have start to use different combination of nano materials. These sensors have better sensitivity and better mechanical properties than commercially available products.</w:t>
      </w:r>
      <w:r w:rsidR="00880A6D">
        <w:t xml:space="preserve"> </w:t>
      </w:r>
      <w:r w:rsidR="00356395" w:rsidRPr="00400AF8">
        <w:rPr>
          <w:b/>
          <w:bCs/>
        </w:rPr>
        <w:t>Fig. 2</w:t>
      </w:r>
      <w:r w:rsidR="00356395">
        <w:t xml:space="preserve"> depicts a </w:t>
      </w:r>
      <w:r w:rsidR="00A227BB">
        <w:t>Venn-</w:t>
      </w:r>
      <w:r w:rsidR="00356395">
        <w:t xml:space="preserve">diagram where each section of the pie is used to </w:t>
      </w:r>
      <w:r w:rsidR="00400AF8">
        <w:t xml:space="preserve">build the center image which is an artificial skin that can measure pressure, temperature, and strain. </w:t>
      </w:r>
      <w:r w:rsidR="00B05E26">
        <w:t xml:space="preserve">Each individual image used to conduct the Venn diagram is explained in the sections below. </w:t>
      </w:r>
      <w:r w:rsidR="00A227BB">
        <w:t xml:space="preserve">The ultimate wearable sensing glove is a durable, thin membrane that can be worn on the hand that combines all three sensor nodes into one form factor. Through the process of conducting this literature review, it is evident that there is a need for an artificial skin that is a very thin membrane that can be used as a wearable sensor glove. </w:t>
      </w:r>
      <w:r w:rsidR="00B05E26" w:rsidRPr="003D585B">
        <w:rPr>
          <w:b/>
          <w:bCs/>
        </w:rPr>
        <w:t>Fig. 2J</w:t>
      </w:r>
      <w:r w:rsidR="00B05E26">
        <w:t xml:space="preserve"> is an example of a</w:t>
      </w:r>
      <w:r w:rsidR="00B05E26" w:rsidRPr="00B05E26">
        <w:t>rtificial skin with pressure, strain, and temperature sensors made from single crystalline silicon nanoribbon</w:t>
      </w:r>
      <w:r w:rsidR="00B05E26">
        <w:t xml:space="preserve"> </w:t>
      </w:r>
      <w:r w:rsidR="00B05E26">
        <w:fldChar w:fldCharType="begin"/>
      </w:r>
      <w:r w:rsidR="00B05E26">
        <w:instrText xml:space="preserve"> ADDIN EN.CITE &lt;EndNote&gt;&lt;Cite&gt;&lt;Author&gt;Kim&lt;/Author&gt;&lt;Year&gt;2014&lt;/Year&gt;&lt;RecNum&gt;3&lt;/RecNum&gt;&lt;DisplayText&gt;(Kim et al. 2014)&lt;/DisplayText&gt;&lt;record&gt;&lt;rec-number&gt;3&lt;/rec-number&gt;&lt;foreign-keys&gt;&lt;key app="EN" db-id="9tzd5awr0xevfgesp5250eddd20zf5s09zwx" timestamp="1611104291" guid="8490d5d6-e9f9-4f5d-8850-0e31ba81b016"&gt;3&lt;/key&gt;&lt;/foreign-keys&gt;&lt;ref-type name="Journal Article"&gt;17&lt;/ref-type&gt;&lt;contributors&gt;&lt;authors&gt;&lt;author&gt;Kim, Jaemin&lt;/author&gt;&lt;author&gt;Lee, Mincheol&lt;/author&gt;&lt;author&gt;Shim, Hyung Joon&lt;/author&gt;&lt;author&gt;Ghaffari, Roozbeh&lt;/author&gt;&lt;author&gt;Cho, Hye Rim&lt;/author&gt;&lt;author&gt;Son, Donghee&lt;/author&gt;&lt;author&gt;Jung, Yei Hwan&lt;/author&gt;&lt;author&gt;Soh, Min&lt;/author&gt;&lt;author&gt;Choi, Changsoon&lt;/author&gt;&lt;author&gt;Jung, Sungmook&lt;/author&gt;&lt;author&gt;Chu, Kon&lt;/author&gt;&lt;author&gt;Jeon, Daejong&lt;/author&gt;&lt;author&gt;Lee, Soon-Tae&lt;/author&gt;&lt;author&gt;Kim, Ji Hoon&lt;/author&gt;&lt;author&gt;Choi, Seung Hong&lt;/author&gt;&lt;author&gt;Hyeon, Taeghwan&lt;/author&gt;&lt;author&gt;Kim, Dae-Hyeong&lt;/author&gt;&lt;/authors&gt;&lt;/contributors&gt;&lt;titles&gt;&lt;title&gt;Stretchable silicon nanoribbon electronics for skin prosthesis&lt;/title&gt;&lt;secondary-title&gt;Nature Communications&lt;/secondary-title&gt;&lt;/titles&gt;&lt;periodical&gt;&lt;full-title&gt;Nature Communications&lt;/full-title&gt;&lt;/periodical&gt;&lt;pages&gt;5747&lt;/pages&gt;&lt;volume&gt;5&lt;/volume&gt;&lt;number&gt;1&lt;/number&gt;&lt;dates&gt;&lt;year&gt;2014&lt;/year&gt;&lt;pub-dates&gt;&lt;date&gt;2014/12/09&lt;/date&gt;&lt;/pub-dates&gt;&lt;/dates&gt;&lt;isbn&gt;2041-1723&lt;/isbn&gt;&lt;urls&gt;&lt;related-urls&gt;&lt;url&gt;https://doi.org/10.1038/ncomms6747&lt;/url&gt;&lt;/related-urls&gt;&lt;/urls&gt;&lt;electronic-resource-num&gt;10.1038/ncomms6747&lt;/electronic-resource-num&gt;&lt;/record&gt;&lt;/Cite&gt;&lt;/EndNote&gt;</w:instrText>
      </w:r>
      <w:r w:rsidR="00B05E26">
        <w:fldChar w:fldCharType="separate"/>
      </w:r>
      <w:r w:rsidR="00B05E26">
        <w:rPr>
          <w:noProof/>
        </w:rPr>
        <w:t>(Kim et al. 2014)</w:t>
      </w:r>
      <w:r w:rsidR="00B05E26">
        <w:fldChar w:fldCharType="end"/>
      </w:r>
      <w:r w:rsidR="00B05E26">
        <w:t xml:space="preserve">. </w:t>
      </w:r>
      <w:r w:rsidR="003D585B">
        <w:t xml:space="preserve">The advances in artificial skin are documents in a literature review conducted by Chortos in 2016 </w:t>
      </w:r>
      <w:r w:rsidR="003D585B">
        <w:fldChar w:fldCharType="begin"/>
      </w:r>
      <w:r w:rsidR="0006502E">
        <w:instrText xml:space="preserve"> ADDIN EN.CITE &lt;EndNote&gt;&lt;Cite&gt;&lt;Author&gt;Chortos&lt;/Author&gt;&lt;Year&gt;2016&lt;/Year&gt;&lt;RecNum&gt;62&lt;/RecNum&gt;&lt;DisplayText&gt;(Chortos et al. 2016)&lt;/DisplayText&gt;&lt;record&gt;&lt;rec-number&gt;62&lt;/rec-number&gt;&lt;foreign-keys&gt;&lt;key app="EN" db-id="9tzd5awr0xevfgesp5250eddd20zf5s09zwx" timestamp="1612235775" guid="9507f4ea-3ce2-45a7-b601-4e68c1d5ec7d"&gt;62&lt;/key&gt;&lt;/foreign-keys&gt;&lt;ref-type name="Journal Article"&gt;17&lt;/ref-type&gt;&lt;contributors&gt;&lt;authors&gt;&lt;author&gt;Chortos, Alex&lt;/author&gt;&lt;author&gt;Liu, Jia&lt;/author&gt;&lt;author&gt;Bao, Zhenan&lt;/author&gt;&lt;/authors&gt;&lt;/contributors&gt;&lt;titles&gt;&lt;title&gt;Pursuing prosthetic electronic skin&lt;/title&gt;&lt;secondary-title&gt;Nature Materials&lt;/secondary-title&gt;&lt;/titles&gt;&lt;periodical&gt;&lt;full-title&gt;Nature Materials&lt;/full-title&gt;&lt;/periodical&gt;&lt;pages&gt;937-950&lt;/pages&gt;&lt;volume&gt;15&lt;/volume&gt;&lt;number&gt;9&lt;/number&gt;&lt;dates&gt;&lt;year&gt;2016&lt;/year&gt;&lt;pub-dates&gt;&lt;date&gt;2016/09/01&lt;/date&gt;&lt;/pub-dates&gt;&lt;/dates&gt;&lt;isbn&gt;1476-4660&lt;/isbn&gt;&lt;urls&gt;&lt;related-urls&gt;&lt;url&gt;https://doi.org/10.1038/nmat4671&lt;/url&gt;&lt;/related-urls&gt;&lt;/urls&gt;&lt;electronic-resource-num&gt;10.1038/nmat4671&lt;/electronic-resource-num&gt;&lt;/record&gt;&lt;/Cite&gt;&lt;/EndNote&gt;</w:instrText>
      </w:r>
      <w:r w:rsidR="003D585B">
        <w:fldChar w:fldCharType="separate"/>
      </w:r>
      <w:r w:rsidR="003D585B">
        <w:rPr>
          <w:noProof/>
        </w:rPr>
        <w:t>(Chortos et al. 2016)</w:t>
      </w:r>
      <w:r w:rsidR="003D585B">
        <w:fldChar w:fldCharType="end"/>
      </w:r>
      <w:r w:rsidR="003D585B">
        <w:t xml:space="preserve">. In this literature review, the author details the new materials and fabrication strategies that are being developed to make multifunctional skintronics (skin-like electronics). </w:t>
      </w:r>
      <w:r w:rsidR="00A227BB">
        <w:t xml:space="preserve">The combination of pressure, temperature, and strain </w:t>
      </w:r>
      <w:r w:rsidR="003D585B">
        <w:t xml:space="preserve">sensors </w:t>
      </w:r>
      <w:r w:rsidR="0039552C">
        <w:t xml:space="preserve">in a single membrane provides the ultimate wearable sensing glove. </w:t>
      </w:r>
      <w:r w:rsidR="0006502E">
        <w:t>However, the current limitation of these sensors is the sense complex stimuli such as surface textures and object shape. A large number of receptors are necessary</w:t>
      </w:r>
      <w:r w:rsidR="00F503A6">
        <w:t xml:space="preserve"> to provide a more natural feel for prosthetics</w:t>
      </w:r>
      <w:r w:rsidR="0006502E">
        <w:t xml:space="preserve"> </w:t>
      </w:r>
      <w:r w:rsidR="0006502E">
        <w:fldChar w:fldCharType="begin"/>
      </w:r>
      <w:r w:rsidR="0006502E">
        <w:instrText xml:space="preserve"> ADDIN EN.CITE &lt;EndNote&gt;&lt;Cite&gt;&lt;Author&gt;Chortos&lt;/Author&gt;&lt;Year&gt;2016&lt;/Year&gt;&lt;RecNum&gt;62&lt;/RecNum&gt;&lt;DisplayText&gt;(Chortos et al. 2016)&lt;/DisplayText&gt;&lt;record&gt;&lt;rec-number&gt;62&lt;/rec-number&gt;&lt;foreign-keys&gt;&lt;key app="EN" db-id="9tzd5awr0xevfgesp5250eddd20zf5s09zwx" timestamp="1612235775" guid="9507f4ea-3ce2-45a7-b601-4e68c1d5ec7d"&gt;62&lt;/key&gt;&lt;/foreign-keys&gt;&lt;ref-type name="Journal Article"&gt;17&lt;/ref-type&gt;&lt;contributors&gt;&lt;authors&gt;&lt;author&gt;Chortos, Alex&lt;/author&gt;&lt;author&gt;Liu, Jia&lt;/author&gt;&lt;author&gt;Bao, Zhenan&lt;/author&gt;&lt;/authors&gt;&lt;/contributors&gt;&lt;titles&gt;&lt;title&gt;Pursuing prosthetic electronic skin&lt;/title&gt;&lt;secondary-title&gt;Nature Materials&lt;/secondary-title&gt;&lt;/titles&gt;&lt;periodical&gt;&lt;full-title&gt;Nature Materials&lt;/full-title&gt;&lt;/periodical&gt;&lt;pages&gt;937-950&lt;/pages&gt;&lt;volume&gt;15&lt;/volume&gt;&lt;number&gt;9&lt;/number&gt;&lt;dates&gt;&lt;year&gt;2016&lt;/year&gt;&lt;pub-dates&gt;&lt;date&gt;2016/09/01&lt;/date&gt;&lt;/pub-dates&gt;&lt;/dates&gt;&lt;isbn&gt;1476-4660&lt;/isbn&gt;&lt;urls&gt;&lt;related-urls&gt;&lt;url&gt;https://doi.org/10.1038/nmat4671&lt;/url&gt;&lt;/related-urls&gt;&lt;/urls&gt;&lt;electronic-resource-num&gt;10.1038/nmat4671&lt;/electronic-resource-num&gt;&lt;/record&gt;&lt;/Cite&gt;&lt;/EndNote&gt;</w:instrText>
      </w:r>
      <w:r w:rsidR="0006502E">
        <w:fldChar w:fldCharType="separate"/>
      </w:r>
      <w:r w:rsidR="0006502E">
        <w:rPr>
          <w:noProof/>
        </w:rPr>
        <w:t>(Chortos et al. 2016)</w:t>
      </w:r>
      <w:r w:rsidR="0006502E">
        <w:fldChar w:fldCharType="end"/>
      </w:r>
      <w:r w:rsidR="0006502E">
        <w:t xml:space="preserve">. </w:t>
      </w:r>
      <w:r w:rsidR="00757446">
        <w:t xml:space="preserve">Another literature review was conducted in 2020 that provides another in depth review of skin-inspired multifunctionality at the prosthetic level using flexible electronics and mechanical compliant biometric sensing platforms. Additionally, this review going into depth about implantable electrodes to connect with exposed neurons. This a great supplementary resource to see where the future of artificial skin can be used to interact with prosthetic devices </w:t>
      </w:r>
      <w:r w:rsidR="00757446">
        <w:fldChar w:fldCharType="begin"/>
      </w:r>
      <w:r w:rsidR="007F6F05">
        <w:instrText xml:space="preserve"> ADDIN EN.CITE &lt;EndNote&gt;&lt;Cite&gt;&lt;Author&gt;Li&lt;/Author&gt;&lt;Year&gt;2020&lt;/Year&gt;&lt;RecNum&gt;64&lt;/RecNum&gt;&lt;DisplayText&gt;(Li et al. 2020a)&lt;/DisplayText&gt;&lt;record&gt;&lt;rec-number&gt;64&lt;/rec-number&gt;&lt;foreign-keys&gt;&lt;key app="EN" db-id="9tzd5awr0xevfgesp5250eddd20zf5s09zwx" timestamp="1612285074" guid="260ff102-0588-4a18-9304-532520bdec36"&gt;64&lt;/key&gt;&lt;/foreign-keys&gt;&lt;ref-type name="Journal Article"&gt;17&lt;/ref-type&gt;&lt;contributors&gt;&lt;authors&gt;&lt;author&gt;Li, Pengju&lt;/author&gt;&lt;author&gt;Anwar Ali, Hashina Parveen&lt;/author&gt;&lt;author&gt;Cheng, Wen&lt;/author&gt;&lt;author&gt;Yang, Jingyi&lt;/author&gt;&lt;author&gt;Tee, Benjamin C. K.&lt;/author&gt;&lt;/authors&gt;&lt;/contributors&gt;&lt;titles&gt;&lt;title&gt;Bioinspired Prosthetic Interfaces&lt;/title&gt;&lt;secondary-title&gt;Advanced Materials Technologies&lt;/secondary-title&gt;&lt;/titles&gt;&lt;periodical&gt;&lt;full-title&gt;Advanced Materials Technologies&lt;/full-title&gt;&lt;/periodical&gt;&lt;pages&gt;1900856&lt;/pages&gt;&lt;volume&gt;5&lt;/volume&gt;&lt;number&gt;3&lt;/number&gt;&lt;dates&gt;&lt;year&gt;2020&lt;/year&gt;&lt;/dates&gt;&lt;isbn&gt;2365-709X&lt;/isbn&gt;&lt;urls&gt;&lt;related-urls&gt;&lt;url&gt;https://onlinelibrary.wiley.com/doi/abs/10.1002/admt.201900856&lt;/url&gt;&lt;/related-urls&gt;&lt;/urls&gt;&lt;electronic-resource-num&gt;https://doi.org/10.1002/admt.201900856&lt;/electronic-resource-num&gt;&lt;/record&gt;&lt;/Cite&gt;&lt;/EndNote&gt;</w:instrText>
      </w:r>
      <w:r w:rsidR="00757446">
        <w:fldChar w:fldCharType="separate"/>
      </w:r>
      <w:r w:rsidR="00757446">
        <w:rPr>
          <w:noProof/>
        </w:rPr>
        <w:t>(Li et al. 2020a)</w:t>
      </w:r>
      <w:r w:rsidR="00757446">
        <w:fldChar w:fldCharType="end"/>
      </w:r>
      <w:r w:rsidR="00757446">
        <w:t xml:space="preserve">. </w:t>
      </w:r>
      <w:r w:rsidR="0006502E">
        <w:t xml:space="preserve">The </w:t>
      </w:r>
      <w:r w:rsidR="00A227BB">
        <w:t>combines all three major sensing nodes into one glove system.</w:t>
      </w:r>
      <w:r w:rsidR="00A72A35">
        <w:t xml:space="preserve"> </w:t>
      </w:r>
    </w:p>
    <w:p w14:paraId="2DE39BA7" w14:textId="26E61B39" w:rsidR="00A72A35" w:rsidRDefault="00A72A35" w:rsidP="00F14FF3">
      <w:pPr>
        <w:spacing w:after="0" w:line="240" w:lineRule="auto"/>
        <w:contextualSpacing/>
      </w:pPr>
    </w:p>
    <w:p w14:paraId="64AF132D" w14:textId="62EECC2C" w:rsidR="00CC1011" w:rsidRDefault="00CC1011" w:rsidP="00F14FF3">
      <w:pPr>
        <w:spacing w:after="0" w:line="240" w:lineRule="auto"/>
        <w:contextualSpacing/>
      </w:pPr>
      <w:r>
        <w:t xml:space="preserve">Another literature review was conduct in 2017 to present the historical development of hand </w:t>
      </w:r>
      <w:r w:rsidR="00B02CBF">
        <w:t>gesture</w:t>
      </w:r>
      <w:r>
        <w:t xml:space="preserve"> </w:t>
      </w:r>
      <w:r w:rsidR="00B02CBF">
        <w:t xml:space="preserve">recognition using glove-based control interfaces for computer control </w:t>
      </w:r>
      <w:r w:rsidR="00B02CBF">
        <w:fldChar w:fldCharType="begin"/>
      </w:r>
      <w:r w:rsidR="009B41C2">
        <w:instrText xml:space="preserve"> ADDIN EN.CITE &lt;EndNote&gt;&lt;Cite&gt;&lt;Author&gt;Premaratne&lt;/Author&gt;&lt;Year&gt;2017&lt;/Year&gt;&lt;RecNum&gt;69&lt;/RecNum&gt;&lt;DisplayText&gt;(Premaratne 2017)&lt;/DisplayText&gt;&lt;record&gt;&lt;rec-number&gt;69&lt;/rec-number&gt;&lt;foreign-keys&gt;&lt;key app="EN" db-id="9tzd5awr0xevfgesp5250eddd20zf5s09zwx" timestamp="1612321074" guid="b8547699-52eb-457a-bda7-21d425e545aa"&gt;69&lt;/key&gt;&lt;/foreign-keys&gt;&lt;ref-type name="Conference Proceedings"&gt;10&lt;/ref-type&gt;&lt;contributors&gt;&lt;authors&gt;&lt;author&gt;Premaratne, P.&lt;/author&gt;&lt;/authors&gt;&lt;/contributors&gt;&lt;titles&gt;&lt;title&gt;Chapter 2 Historical Development of Hand Gesture Recognition&lt;/title&gt;&lt;/titles&gt;&lt;dates&gt;&lt;year&gt;2017&lt;/year&gt;&lt;/dates&gt;&lt;urls&gt;&lt;/urls&gt;&lt;/record&gt;&lt;/Cite&gt;&lt;/EndNote&gt;</w:instrText>
      </w:r>
      <w:r w:rsidR="00B02CBF">
        <w:fldChar w:fldCharType="separate"/>
      </w:r>
      <w:r w:rsidR="00B02CBF">
        <w:rPr>
          <w:noProof/>
        </w:rPr>
        <w:t>(Premaratne 2017)</w:t>
      </w:r>
      <w:r w:rsidR="00B02CBF">
        <w:fldChar w:fldCharType="end"/>
      </w:r>
      <w:r w:rsidR="00B02CBF">
        <w:t>.</w:t>
      </w:r>
    </w:p>
    <w:p w14:paraId="02B38E21" w14:textId="77777777" w:rsidR="00356395" w:rsidRDefault="00356395" w:rsidP="00F14FF3">
      <w:pPr>
        <w:spacing w:after="0" w:line="240" w:lineRule="auto"/>
        <w:contextualSpacing/>
      </w:pPr>
    </w:p>
    <w:p w14:paraId="4ECA7A66" w14:textId="24E09C1F" w:rsidR="00A32540" w:rsidRDefault="00A227BB" w:rsidP="00F14FF3">
      <w:pPr>
        <w:spacing w:after="0" w:line="240" w:lineRule="auto"/>
        <w:contextualSpacing/>
      </w:pPr>
      <w:r>
        <w:t xml:space="preserve">Although there is only one example of a wearable sensing glove combining all three sensor nodes into one form factor, most of the academic references explore the advancements in sensor technology in one sensor node. </w:t>
      </w:r>
      <w:r w:rsidR="00880A6D" w:rsidRPr="00356395">
        <w:rPr>
          <w:b/>
          <w:bCs/>
        </w:rPr>
        <w:t>Table 1</w:t>
      </w:r>
      <w:r w:rsidR="00880A6D">
        <w:t xml:space="preserve"> </w:t>
      </w:r>
      <w:r w:rsidR="00356395">
        <w:t xml:space="preserve">provides a </w:t>
      </w:r>
      <w:r w:rsidR="00880A6D">
        <w:t>summar</w:t>
      </w:r>
      <w:r w:rsidR="00356395">
        <w:t>y of</w:t>
      </w:r>
      <w:r w:rsidR="00880A6D">
        <w:t xml:space="preserve"> the </w:t>
      </w:r>
      <w:r w:rsidR="00356395">
        <w:t xml:space="preserve">sensors used on wearable sensing gloves. The material, mechanical, and electrical properties of the sensor used are documented and the application that the wearable sensing glove is used in is documented. Each reference is explained in detail in their corresponding sensor section below.  </w:t>
      </w:r>
      <w:r w:rsidR="00E96D78">
        <w:t xml:space="preserve"> </w:t>
      </w:r>
    </w:p>
    <w:p w14:paraId="6F0EB022" w14:textId="77777777" w:rsidR="00635637" w:rsidRDefault="00635637" w:rsidP="00F14FF3">
      <w:pPr>
        <w:spacing w:after="0" w:line="240" w:lineRule="auto"/>
        <w:contextualSpacing/>
      </w:pPr>
    </w:p>
    <w:p w14:paraId="3E9BF29F" w14:textId="14938742" w:rsidR="007315B2" w:rsidRDefault="007315B2" w:rsidP="00F14FF3">
      <w:pPr>
        <w:spacing w:after="0" w:line="240" w:lineRule="auto"/>
        <w:contextualSpacing/>
        <w:rPr>
          <w:b/>
          <w:bCs/>
        </w:rPr>
      </w:pPr>
      <w:r w:rsidRPr="00635637">
        <w:rPr>
          <w:b/>
          <w:bCs/>
        </w:rPr>
        <w:t>2.</w:t>
      </w:r>
      <w:r w:rsidR="00400BA8">
        <w:rPr>
          <w:b/>
          <w:bCs/>
        </w:rPr>
        <w:t>4</w:t>
      </w:r>
      <w:r w:rsidR="000A4703" w:rsidRPr="00635637">
        <w:rPr>
          <w:b/>
          <w:bCs/>
        </w:rPr>
        <w:t>.1</w:t>
      </w:r>
      <w:r w:rsidRPr="00635637">
        <w:rPr>
          <w:b/>
          <w:bCs/>
        </w:rPr>
        <w:t xml:space="preserve">. Strain </w:t>
      </w:r>
      <w:r w:rsidR="000A4703" w:rsidRPr="00635637">
        <w:rPr>
          <w:b/>
          <w:bCs/>
        </w:rPr>
        <w:t>s</w:t>
      </w:r>
      <w:r w:rsidRPr="00635637">
        <w:rPr>
          <w:b/>
          <w:bCs/>
        </w:rPr>
        <w:t>ensor</w:t>
      </w:r>
    </w:p>
    <w:p w14:paraId="0F888FA3" w14:textId="77777777" w:rsidR="00400BA8" w:rsidRPr="00635637" w:rsidRDefault="00400BA8" w:rsidP="00F14FF3">
      <w:pPr>
        <w:spacing w:after="0" w:line="240" w:lineRule="auto"/>
        <w:contextualSpacing/>
        <w:rPr>
          <w:b/>
          <w:bCs/>
        </w:rPr>
      </w:pPr>
    </w:p>
    <w:p w14:paraId="4B96B619" w14:textId="298BDEBA" w:rsidR="00A32540" w:rsidRDefault="00FB7CE2" w:rsidP="00F14FF3">
      <w:pPr>
        <w:spacing w:after="0" w:line="240" w:lineRule="auto"/>
        <w:contextualSpacing/>
      </w:pPr>
      <w:r>
        <w:t xml:space="preserve">A strain sensor was composed from fragmentized graphene foam. This strain sensor </w:t>
      </w:r>
      <w:r w:rsidR="007F6F05">
        <w:t xml:space="preserve">is manufactured from a composite of fragmentized graphene foam (FGF) and polydimethylsiloxane (PDMS). The graphene foam is disintegrated into 200-300 um sized fragments. It shows a high </w:t>
      </w:r>
      <w:r w:rsidR="007F6F05">
        <w:lastRenderedPageBreak/>
        <w:t xml:space="preserve">sensitivity with a gauge factor of 15 to 29, high stretchability over 70%, and high durability over 10,000 stretching-releasing cycles </w:t>
      </w:r>
      <w:r w:rsidR="007F6F05">
        <w:fldChar w:fldCharType="begin"/>
      </w:r>
      <w:r w:rsidR="007F6F05">
        <w:instrText xml:space="preserve"> ADDIN EN.CITE &lt;EndNote&gt;&lt;Cite&gt;&lt;Author&gt;Jeong&lt;/Author&gt;&lt;Year&gt;2015&lt;/Year&gt;&lt;RecNum&gt;66&lt;/RecNum&gt;&lt;DisplayText&gt;(Jeong et al. 2015)&lt;/DisplayText&gt;&lt;record&gt;&lt;rec-number&gt;66&lt;/rec-number&gt;&lt;foreign-keys&gt;&lt;key app="EN" db-id="9tzd5awr0xevfgesp5250eddd20zf5s09zwx" timestamp="1612287463" guid="c3146d47-99ba-4542-a9fa-9bf64a84cd43"&gt;66&lt;/key&gt;&lt;/foreign-keys&gt;&lt;ref-type name="Journal Article"&gt;17&lt;/ref-type&gt;&lt;contributors&gt;&lt;authors&gt;&lt;author&gt;Jeong, Yu Ra&lt;/author&gt;&lt;author&gt;Park, Heun&lt;/author&gt;&lt;author&gt;Jin, Sang Woo&lt;/author&gt;&lt;author&gt;Hong, Soo Yeong&lt;/author&gt;&lt;author&gt;Lee, Sang-Soo&lt;/author&gt;&lt;author&gt;Ha, Jeong Sook&lt;/author&gt;&lt;/authors&gt;&lt;/contributors&gt;&lt;titles&gt;&lt;title&gt;Highly Stretchable and Sensitive Strain Sensors Using Fragmentized Graphene Foam&lt;/title&gt;&lt;secondary-title&gt;Advanced Functional Materials&lt;/secondary-title&gt;&lt;/titles&gt;&lt;periodical&gt;&lt;full-title&gt;Advanced Functional Materials&lt;/full-title&gt;&lt;/periodical&gt;&lt;pages&gt;4228-4236&lt;/pages&gt;&lt;volume&gt;25&lt;/volume&gt;&lt;number&gt;27&lt;/number&gt;&lt;dates&gt;&lt;year&gt;2015&lt;/year&gt;&lt;/dates&gt;&lt;isbn&gt;1616-301X&lt;/isbn&gt;&lt;urls&gt;&lt;related-urls&gt;&lt;url&gt;https://onlinelibrary.wiley.com/doi/abs/10.1002/adfm.201501000&lt;/url&gt;&lt;/related-urls&gt;&lt;/urls&gt;&lt;electronic-resource-num&gt;https://doi.org/10.1002/adfm.201501000&lt;/electronic-resource-num&gt;&lt;/record&gt;&lt;/Cite&gt;&lt;/EndNote&gt;</w:instrText>
      </w:r>
      <w:r w:rsidR="007F6F05">
        <w:fldChar w:fldCharType="separate"/>
      </w:r>
      <w:r w:rsidR="007F6F05">
        <w:rPr>
          <w:noProof/>
        </w:rPr>
        <w:t>(Jeong et al. 2015)</w:t>
      </w:r>
      <w:r w:rsidR="007F6F05">
        <w:fldChar w:fldCharType="end"/>
      </w:r>
      <w:r w:rsidR="007F6F05">
        <w:t>.</w:t>
      </w:r>
    </w:p>
    <w:p w14:paraId="75EC445B" w14:textId="04075F82" w:rsidR="00CE4E00" w:rsidRDefault="00CE4E00" w:rsidP="00F14FF3">
      <w:pPr>
        <w:spacing w:after="0" w:line="240" w:lineRule="auto"/>
        <w:contextualSpacing/>
      </w:pPr>
    </w:p>
    <w:p w14:paraId="29E7A8DD" w14:textId="5F6C80C1" w:rsidR="00CE4E00" w:rsidRDefault="00CE4E00" w:rsidP="00F14FF3">
      <w:pPr>
        <w:spacing w:after="0" w:line="240" w:lineRule="auto"/>
        <w:contextualSpacing/>
      </w:pPr>
      <w:r>
        <w:t xml:space="preserve">A </w:t>
      </w:r>
      <w:r w:rsidR="007C0DED">
        <w:t xml:space="preserve">highly flexible, stretchable, and sensitive </w:t>
      </w:r>
      <w:r>
        <w:t>strain sensor</w:t>
      </w:r>
      <w:r w:rsidR="007C0DED">
        <w:t xml:space="preserve"> based on the nanocomposite of silver nanowire (AgNW) network and PDMS elastomer in the form of a sandwich structure. This sensor has a </w:t>
      </w:r>
      <w:r w:rsidR="00FF7629">
        <w:t xml:space="preserve">gauge factor ranging from 2 to 14 and a stretchability up to 70%. </w:t>
      </w:r>
      <w:r w:rsidR="00080C92">
        <w:t xml:space="preserve">This strain sensor was integrated onto a glove for motion detection of fingers to control an avatar in a virtual environment </w:t>
      </w:r>
      <w:r w:rsidR="00080C92">
        <w:fldChar w:fldCharType="begin"/>
      </w:r>
      <w:r w:rsidR="00080C92">
        <w:instrText xml:space="preserve"> ADDIN EN.CITE &lt;EndNote&gt;&lt;Cite&gt;&lt;Author&gt;Jeong&lt;/Author&gt;&lt;Year&gt;2015&lt;/Year&gt;&lt;RecNum&gt;66&lt;/RecNum&gt;&lt;DisplayText&gt;(Jeong et al. 2015)&lt;/DisplayText&gt;&lt;record&gt;&lt;rec-number&gt;66&lt;/rec-number&gt;&lt;foreign-keys&gt;&lt;key app="EN" db-id="9tzd5awr0xevfgesp5250eddd20zf5s09zwx" timestamp="1612287463" guid="c3146d47-99ba-4542-a9fa-9bf64a84cd43"&gt;66&lt;/key&gt;&lt;/foreign-keys&gt;&lt;ref-type name="Journal Article"&gt;17&lt;/ref-type&gt;&lt;contributors&gt;&lt;authors&gt;&lt;author&gt;Jeong, Yu Ra&lt;/author&gt;&lt;author&gt;Park, Heun&lt;/author&gt;&lt;author&gt;Jin, Sang Woo&lt;/author&gt;&lt;author&gt;Hong, Soo Yeong&lt;/author&gt;&lt;author&gt;Lee, Sang-Soo&lt;/author&gt;&lt;author&gt;Ha, Jeong Sook&lt;/author&gt;&lt;/authors&gt;&lt;/contributors&gt;&lt;titles&gt;&lt;title&gt;Highly Stretchable and Sensitive Strain Sensors Using Fragmentized Graphene Foam&lt;/title&gt;&lt;secondary-title&gt;Advanced Functional Materials&lt;/secondary-title&gt;&lt;/titles&gt;&lt;periodical&gt;&lt;full-title&gt;Advanced Functional Materials&lt;/full-title&gt;&lt;/periodical&gt;&lt;pages&gt;4228-4236&lt;/pages&gt;&lt;volume&gt;25&lt;/volume&gt;&lt;number&gt;27&lt;/number&gt;&lt;dates&gt;&lt;year&gt;2015&lt;/year&gt;&lt;/dates&gt;&lt;isbn&gt;1616-301X&lt;/isbn&gt;&lt;urls&gt;&lt;related-urls&gt;&lt;url&gt;https://onlinelibrary.wiley.com/doi/abs/10.1002/adfm.201501000&lt;/url&gt;&lt;/related-urls&gt;&lt;/urls&gt;&lt;electronic-resource-num&gt;https://doi.org/10.1002/adfm.201501000&lt;/electronic-resource-num&gt;&lt;/record&gt;&lt;/Cite&gt;&lt;/EndNote&gt;</w:instrText>
      </w:r>
      <w:r w:rsidR="00080C92">
        <w:fldChar w:fldCharType="separate"/>
      </w:r>
      <w:r w:rsidR="00080C92">
        <w:rPr>
          <w:noProof/>
        </w:rPr>
        <w:t>(Jeong et al. 2015)</w:t>
      </w:r>
      <w:r w:rsidR="00080C92">
        <w:fldChar w:fldCharType="end"/>
      </w:r>
      <w:r w:rsidR="00080C92">
        <w:t>.</w:t>
      </w:r>
    </w:p>
    <w:p w14:paraId="609464D2" w14:textId="37ECBE08" w:rsidR="00B02CBF" w:rsidRDefault="00B02CBF" w:rsidP="00F14FF3">
      <w:pPr>
        <w:spacing w:after="0" w:line="240" w:lineRule="auto"/>
        <w:contextualSpacing/>
      </w:pPr>
    </w:p>
    <w:p w14:paraId="10430869" w14:textId="5FFC2D85" w:rsidR="00B02CBF" w:rsidRDefault="00B02CBF" w:rsidP="00F14FF3">
      <w:pPr>
        <w:spacing w:after="0" w:line="240" w:lineRule="auto"/>
        <w:contextualSpacing/>
      </w:pPr>
      <w:r>
        <w:t xml:space="preserve">A glove capable of wirelessly translating the American Sign Language (ASL) into text displayable on a computer of smartphone. A strain sensor is placed on the knucles of each finger (two strain sensors per finger, 1 strain sensor for the thumb). These strain sensors are made from from carbon paint on PDMS material with a PU encasement. Copper tape is attached to the PDMS and conductive thread is used to attach the strain sensor to the circuit elements. The entire system was constructed with less than $100 and did not require access to a cleanroom for completion </w:t>
      </w:r>
      <w:r>
        <w:fldChar w:fldCharType="begin"/>
      </w:r>
      <w:r w:rsidR="009B41C2">
        <w:instrText xml:space="preserve"> ADDIN EN.CITE &lt;EndNote&gt;&lt;Cite&gt;&lt;Author&gt;Premaratne&lt;/Author&gt;&lt;Year&gt;2017&lt;/Year&gt;&lt;RecNum&gt;69&lt;/RecNum&gt;&lt;DisplayText&gt;(Premaratne 2017)&lt;/DisplayText&gt;&lt;record&gt;&lt;rec-number&gt;69&lt;/rec-number&gt;&lt;foreign-keys&gt;&lt;key app="EN" db-id="9tzd5awr0xevfgesp5250eddd20zf5s09zwx" timestamp="1612321074" guid="b8547699-52eb-457a-bda7-21d425e545aa"&gt;69&lt;/key&gt;&lt;/foreign-keys&gt;&lt;ref-type name="Conference Proceedings"&gt;10&lt;/ref-type&gt;&lt;contributors&gt;&lt;authors&gt;&lt;author&gt;Premaratne, P.&lt;/author&gt;&lt;/authors&gt;&lt;/contributors&gt;&lt;titles&gt;&lt;title&gt;Chapter 2 Historical Development of Hand Gesture Recognition&lt;/title&gt;&lt;/titles&gt;&lt;dates&gt;&lt;year&gt;2017&lt;/year&gt;&lt;/dates&gt;&lt;urls&gt;&lt;/urls&gt;&lt;/record&gt;&lt;/Cite&gt;&lt;/EndNote&gt;</w:instrText>
      </w:r>
      <w:r>
        <w:fldChar w:fldCharType="separate"/>
      </w:r>
      <w:r>
        <w:rPr>
          <w:noProof/>
        </w:rPr>
        <w:t>(Premaratne 2017)</w:t>
      </w:r>
      <w:r>
        <w:fldChar w:fldCharType="end"/>
      </w:r>
      <w:r>
        <w:t xml:space="preserve">.  </w:t>
      </w:r>
    </w:p>
    <w:p w14:paraId="2273E543" w14:textId="77777777" w:rsidR="00635637" w:rsidRDefault="00635637" w:rsidP="00F14FF3">
      <w:pPr>
        <w:spacing w:after="0" w:line="240" w:lineRule="auto"/>
        <w:contextualSpacing/>
      </w:pPr>
    </w:p>
    <w:p w14:paraId="59A803D5" w14:textId="04FB272D" w:rsidR="007315B2" w:rsidRDefault="007315B2" w:rsidP="00F14FF3">
      <w:pPr>
        <w:spacing w:after="0" w:line="240" w:lineRule="auto"/>
        <w:contextualSpacing/>
        <w:rPr>
          <w:b/>
          <w:bCs/>
        </w:rPr>
      </w:pPr>
      <w:r w:rsidRPr="00635637">
        <w:rPr>
          <w:b/>
          <w:bCs/>
        </w:rPr>
        <w:t>2.</w:t>
      </w:r>
      <w:r w:rsidR="00400BA8">
        <w:rPr>
          <w:b/>
          <w:bCs/>
        </w:rPr>
        <w:t>4</w:t>
      </w:r>
      <w:r w:rsidR="000A4703" w:rsidRPr="00635637">
        <w:rPr>
          <w:b/>
          <w:bCs/>
        </w:rPr>
        <w:t>.2</w:t>
      </w:r>
      <w:r w:rsidRPr="00635637">
        <w:rPr>
          <w:b/>
          <w:bCs/>
        </w:rPr>
        <w:t xml:space="preserve">. Pressure </w:t>
      </w:r>
      <w:r w:rsidR="000A4703" w:rsidRPr="00635637">
        <w:rPr>
          <w:b/>
          <w:bCs/>
        </w:rPr>
        <w:t>s</w:t>
      </w:r>
      <w:r w:rsidRPr="00635637">
        <w:rPr>
          <w:b/>
          <w:bCs/>
        </w:rPr>
        <w:t>ensor</w:t>
      </w:r>
    </w:p>
    <w:p w14:paraId="321A9D59" w14:textId="77777777" w:rsidR="00400BA8" w:rsidRPr="00635637" w:rsidRDefault="00400BA8" w:rsidP="00F14FF3">
      <w:pPr>
        <w:spacing w:after="0" w:line="240" w:lineRule="auto"/>
        <w:contextualSpacing/>
        <w:rPr>
          <w:b/>
          <w:bCs/>
        </w:rPr>
      </w:pPr>
    </w:p>
    <w:p w14:paraId="0A9C7807" w14:textId="6462D84D" w:rsidR="00A32540" w:rsidRDefault="00F503A6" w:rsidP="00F14FF3">
      <w:pPr>
        <w:spacing w:after="0" w:line="240" w:lineRule="auto"/>
        <w:contextualSpacing/>
      </w:pPr>
      <w:r>
        <w:t xml:space="preserve">A robotic hand is equipped with artificial ridged skin over top of a </w:t>
      </w:r>
      <w:r w:rsidR="000F7894">
        <w:t xml:space="preserve">resistance </w:t>
      </w:r>
      <w:r>
        <w:t>pressure sensor</w:t>
      </w:r>
      <w:r w:rsidR="000F7894">
        <w:t xml:space="preserve"> was used to detect slip. The geometry of the silicone ridges </w:t>
      </w:r>
      <w:r w:rsidR="004E086E">
        <w:t xml:space="preserve">that is placed on top of pressure sensor allows one to detect slippage and to quantify the slippage speed. This information can be relayed back to the user as a form of tactile feedback information </w:t>
      </w:r>
      <w:r w:rsidR="004E086E">
        <w:fldChar w:fldCharType="begin"/>
      </w:r>
      <w:r w:rsidR="00757446">
        <w:instrText xml:space="preserve"> ADDIN EN.CITE &lt;EndNote&gt;&lt;Cite&gt;&lt;Author&gt;Damian&lt;/Author&gt;&lt;Year&gt;2010&lt;/Year&gt;&lt;RecNum&gt;63&lt;/RecNum&gt;&lt;DisplayText&gt;(Damian et al. 2010)&lt;/DisplayText&gt;&lt;record&gt;&lt;rec-number&gt;63&lt;/rec-number&gt;&lt;foreign-keys&gt;&lt;key app="EN" db-id="9tzd5awr0xevfgesp5250eddd20zf5s09zwx" timestamp="1612284065" guid="27a114b8-5c18-4463-b60c-a59efefb17b8"&gt;63&lt;/key&gt;&lt;/foreign-keys&gt;&lt;ref-type name="Conference Proceedings"&gt;10&lt;/ref-type&gt;&lt;contributors&gt;&lt;authors&gt;&lt;author&gt;D. D. Damian&lt;/author&gt;&lt;author&gt;H. Martinez&lt;/author&gt;&lt;author&gt;K. Dermitzakis&lt;/author&gt;&lt;author&gt;A. Hernandez-Arieta&lt;/author&gt;&lt;author&gt;R. Pfeifer&lt;/author&gt;&lt;/authors&gt;&lt;/contributors&gt;&lt;titles&gt;&lt;title&gt;Artificial ridged skin for slippage speed detection in prosthetic hand applications&lt;/title&gt;&lt;secondary-title&gt;2010 IEEE/RSJ International Conference on Intelligent Robots and Systems&lt;/secondary-title&gt;&lt;alt-title&gt;2010 IEEE/RSJ International Conference on Intelligent Robots and Systems&lt;/alt-title&gt;&lt;/titles&gt;&lt;pages&gt;904-909&lt;/pages&gt;&lt;keywords&gt;&lt;keyword&gt;artificial limbs&lt;/keyword&gt;&lt;keyword&gt;dexterous manipulators&lt;/keyword&gt;&lt;keyword&gt;encoding&lt;/keyword&gt;&lt;keyword&gt;force feedback&lt;/keyword&gt;&lt;keyword&gt;medical robotics&lt;/keyword&gt;&lt;keyword&gt;skin&lt;/keyword&gt;&lt;keyword&gt;tactile sensors&lt;/keyword&gt;&lt;keyword&gt;touch (physiological)&lt;/keyword&gt;&lt;keyword&gt;prosthetic hand&lt;/keyword&gt;&lt;keyword&gt;artificial ridged skin&lt;/keyword&gt;&lt;keyword&gt;slippage speed detection&lt;/keyword&gt;&lt;keyword&gt;human hand&lt;/keyword&gt;&lt;keyword&gt;dexterous manipulation&lt;/keyword&gt;&lt;keyword&gt;artificial skin&lt;/keyword&gt;&lt;keyword&gt;tactile sense&lt;/keyword&gt;&lt;keyword&gt;slippage signal encoding&lt;/keyword&gt;&lt;keyword&gt;tactile feedback&lt;/keyword&gt;&lt;keyword&gt;prosthetic interface&lt;/keyword&gt;&lt;keyword&gt;Robot sensing systems&lt;/keyword&gt;&lt;keyword&gt;Force&lt;/keyword&gt;&lt;keyword&gt;Prosthetics&lt;/keyword&gt;&lt;keyword&gt;Mathematical model&lt;/keyword&gt;&lt;/keywords&gt;&lt;dates&gt;&lt;year&gt;2010&lt;/year&gt;&lt;pub-dates&gt;&lt;date&gt;18-22 Oct. 2010&lt;/date&gt;&lt;/pub-dates&gt;&lt;/dates&gt;&lt;isbn&gt;2153-0866&lt;/isbn&gt;&lt;urls&gt;&lt;/urls&gt;&lt;electronic-resource-num&gt;10.1109/IROS.2010.5652094&lt;/electronic-resource-num&gt;&lt;/record&gt;&lt;/Cite&gt;&lt;/EndNote&gt;</w:instrText>
      </w:r>
      <w:r w:rsidR="004E086E">
        <w:fldChar w:fldCharType="separate"/>
      </w:r>
      <w:r w:rsidR="004E086E">
        <w:rPr>
          <w:noProof/>
        </w:rPr>
        <w:t>(Damian et al. 2010)</w:t>
      </w:r>
      <w:r w:rsidR="004E086E">
        <w:fldChar w:fldCharType="end"/>
      </w:r>
      <w:r w:rsidR="004E086E">
        <w:t>.</w:t>
      </w:r>
    </w:p>
    <w:p w14:paraId="3F10E853" w14:textId="06AD96A4" w:rsidR="00E93CE5" w:rsidRDefault="00E93CE5" w:rsidP="00F14FF3">
      <w:pPr>
        <w:spacing w:after="0" w:line="240" w:lineRule="auto"/>
        <w:contextualSpacing/>
      </w:pPr>
    </w:p>
    <w:p w14:paraId="4C78C6ED" w14:textId="5D0A6C8C" w:rsidR="00E93CE5" w:rsidRDefault="00E93CE5" w:rsidP="00F14FF3">
      <w:pPr>
        <w:spacing w:after="0" w:line="240" w:lineRule="auto"/>
        <w:contextualSpacing/>
      </w:pPr>
      <w:r>
        <w:t>Pressure is detect</w:t>
      </w:r>
      <w:r w:rsidR="005F3A46">
        <w:t>ed using fluidic pressure changes in fibrous flexible tubes. These flexible tubes are sewn throughout the gloves</w:t>
      </w:r>
      <w:r w:rsidR="002F4D36">
        <w:t xml:space="preserve"> and a tube is used per finger and one is used for the palm. T</w:t>
      </w:r>
      <w:r w:rsidR="005F3A46">
        <w:t>hrough the use of pressure transducers, the pressure change is</w:t>
      </w:r>
      <w:r w:rsidR="002F4D36">
        <w:t xml:space="preserve"> measured and used for</w:t>
      </w:r>
      <w:r w:rsidR="002F4D36" w:rsidRPr="002F4D36">
        <w:t xml:space="preserve"> real-time hand pose reconstruction, environment sensing, and task classification</w:t>
      </w:r>
      <w:r w:rsidR="002F4D36">
        <w:t xml:space="preserve"> </w:t>
      </w:r>
      <w:r w:rsidR="002F4D36">
        <w:fldChar w:fldCharType="begin"/>
      </w:r>
      <w:r w:rsidR="002F4D36">
        <w:instrText xml:space="preserve"> ADDIN EN.CITE &lt;EndNote&gt;&lt;Cite&gt;&lt;Author&gt;Hughes&lt;/Author&gt;&lt;Year&gt;2020&lt;/Year&gt;&lt;RecNum&gt;6&lt;/RecNum&gt;&lt;DisplayText&gt;(Hughes et al. 2020)&lt;/DisplayText&gt;&lt;record&gt;&lt;rec-number&gt;6&lt;/rec-number&gt;&lt;foreign-keys&gt;&lt;key app="EN" db-id="9tzd5awr0xevfgesp5250eddd20zf5s09zwx" timestamp="1611104895" guid="2d32f306-ca8e-4dfe-aa71-dd0882e263c2"&gt;6&lt;/key&gt;&lt;/foreign-keys&gt;&lt;ref-type name="Journal Article"&gt;17&lt;/ref-type&gt;&lt;contributors&gt;&lt;authors&gt;&lt;author&gt;Hughes, Josie&lt;/author&gt;&lt;author&gt;Spielberg, Andrew&lt;/author&gt;&lt;author&gt;Chounlakone, Mark&lt;/author&gt;&lt;author&gt;Chang, Gloria&lt;/author&gt;&lt;author&gt;Matusik, Wojciech&lt;/author&gt;&lt;author&gt;Rus, Daniela&lt;/author&gt;&lt;/authors&gt;&lt;/contributors&gt;&lt;titles&gt;&lt;title&gt;A Simple, Inexpensive, Wearable Glove with Hybrid Resistive-Pressure Sensors for Computational Sensing, Proprioception, and Task Identification&lt;/title&gt;&lt;secondary-title&gt;Advanced Intelligent Systems&lt;/secondary-title&gt;&lt;/titles&gt;&lt;periodical&gt;&lt;full-title&gt;Advanced Intelligent Systems&lt;/full-title&gt;&lt;/periodical&gt;&lt;pages&gt;2000002&lt;/pages&gt;&lt;volume&gt;2&lt;/volume&gt;&lt;number&gt;6&lt;/number&gt;&lt;keywords&gt;&lt;keyword&gt;machine learning&lt;/keyword&gt;&lt;keyword&gt;multimodal sensing&lt;/keyword&gt;&lt;keyword&gt;soft sensing&lt;/keyword&gt;&lt;keyword&gt;task recognition&lt;/keyword&gt;&lt;keyword&gt;wearable computing&lt;/keyword&gt;&lt;keyword&gt;wearable gloves&lt;/keyword&gt;&lt;/keywords&gt;&lt;dates&gt;&lt;year&gt;2020&lt;/year&gt;&lt;pub-dates&gt;&lt;date&gt;2020/06/01&lt;/date&gt;&lt;/pub-dates&gt;&lt;/dates&gt;&lt;publisher&gt;John Wiley &amp;amp; Sons, Ltd&lt;/publisher&gt;&lt;isbn&gt;2640-4567&lt;/isbn&gt;&lt;work-type&gt;https://doi.org/10.1002/aisy.202000002&lt;/work-type&gt;&lt;urls&gt;&lt;related-urls&gt;&lt;url&gt;https://doi.org/10.1002/aisy.202000002&lt;/url&gt;&lt;/related-urls&gt;&lt;/urls&gt;&lt;electronic-resource-num&gt;https://doi.org/10.1002/aisy.202000002&lt;/electronic-resource-num&gt;&lt;access-date&gt;2021/01/19&lt;/access-date&gt;&lt;/record&gt;&lt;/Cite&gt;&lt;/EndNote&gt;</w:instrText>
      </w:r>
      <w:r w:rsidR="002F4D36">
        <w:fldChar w:fldCharType="separate"/>
      </w:r>
      <w:r w:rsidR="002F4D36">
        <w:rPr>
          <w:noProof/>
        </w:rPr>
        <w:t>(Hughes et al. 2020)</w:t>
      </w:r>
      <w:r w:rsidR="002F4D36">
        <w:fldChar w:fldCharType="end"/>
      </w:r>
      <w:r w:rsidR="002F4D36">
        <w:t>.</w:t>
      </w:r>
    </w:p>
    <w:p w14:paraId="73F32826" w14:textId="52582C38" w:rsidR="00603811" w:rsidRDefault="00603811" w:rsidP="00F14FF3">
      <w:pPr>
        <w:spacing w:after="0" w:line="240" w:lineRule="auto"/>
        <w:contextualSpacing/>
      </w:pPr>
    </w:p>
    <w:p w14:paraId="374C2897" w14:textId="20545AC1" w:rsidR="00603811" w:rsidRDefault="00603811" w:rsidP="00603811">
      <w:pPr>
        <w:spacing w:after="0" w:line="240" w:lineRule="auto"/>
        <w:contextualSpacing/>
      </w:pPr>
      <w:r>
        <w:t xml:space="preserve">Another example of artificial skin integrating strain and pressure sensors is conducted by </w:t>
      </w:r>
      <w:r w:rsidR="00AE0F76">
        <w:t>sputtering</w:t>
      </w:r>
      <w:r>
        <w:t xml:space="preserve"> an Ag thin film on a PET frame to form Ag serpentine-shaped electrode frame. This sandwich structure consists of Ag/PET/PDMS films encapsulated Ecoflex material. The pressure sensor compresses the PDMS material which causes a change in capacitance. It has a pressure sensitivity value of 1.45 MPa</w:t>
      </w:r>
      <w:r>
        <w:rPr>
          <w:vertAlign w:val="superscript"/>
        </w:rPr>
        <w:t>-1</w:t>
      </w:r>
      <w:r>
        <w:t xml:space="preserve"> and it has the ability to stretch up to 70% </w:t>
      </w:r>
      <w:r>
        <w:fldChar w:fldCharType="begin"/>
      </w:r>
      <w:r w:rsidR="00B02CBF">
        <w:instrText xml:space="preserve"> ADDIN EN.CITE &lt;EndNote&gt;&lt;Cite&gt;&lt;Author&gt;Zhao&lt;/Author&gt;&lt;Year&gt;2015&lt;/Year&gt;&lt;RecNum&gt;68&lt;/RecNum&gt;&lt;DisplayText&gt;(Zhao et al. 2015)&lt;/DisplayText&gt;&lt;record&gt;&lt;rec-number&gt;68&lt;/rec-number&gt;&lt;foreign-keys&gt;&lt;key app="EN" db-id="9tzd5awr0xevfgesp5250eddd20zf5s09zwx" timestamp="1612320073" guid="57687caf-fec5-4303-9f19-0a0b9fce43fc"&gt;68&lt;/key&gt;&lt;/foreign-keys&gt;&lt;ref-type name="Journal Article"&gt;17&lt;/ref-type&gt;&lt;contributors&gt;&lt;authors&gt;&lt;author&gt;Zhao, Xiaoli&lt;/author&gt;&lt;author&gt;Hua, Qilin&lt;/author&gt;&lt;author&gt;Yu, Ruomeng&lt;/author&gt;&lt;author&gt;Zhang, Yan&lt;/author&gt;&lt;author&gt;Pan, Caofeng&lt;/author&gt;&lt;/authors&gt;&lt;/contributors&gt;&lt;titles&gt;&lt;title&gt;Flexible, Stretchable and Wearable Multifunctional Sensor Array as Artificial Electronic Skin for Static and Dynamic Strain Mapping&lt;/title&gt;&lt;secondary-title&gt;Advanced Electronic Materials&lt;/secondary-title&gt;&lt;/titles&gt;&lt;periodical&gt;&lt;full-title&gt;Advanced Electronic Materials&lt;/full-title&gt;&lt;/periodical&gt;&lt;pages&gt;1500142&lt;/pages&gt;&lt;volume&gt;1&lt;/volume&gt;&lt;number&gt;7&lt;/number&gt;&lt;dates&gt;&lt;year&gt;2015&lt;/year&gt;&lt;/dates&gt;&lt;isbn&gt;2199-160X&lt;/isbn&gt;&lt;urls&gt;&lt;related-urls&gt;&lt;url&gt;https://onlinelibrary.wiley.com/doi/abs/10.1002/aelm.201500142&lt;/url&gt;&lt;/related-urls&gt;&lt;/urls&gt;&lt;electronic-resource-num&gt;https://doi.org/10.1002/aelm.201500142&lt;/electronic-resource-num&gt;&lt;/record&gt;&lt;/Cite&gt;&lt;/EndNote&gt;</w:instrText>
      </w:r>
      <w:r>
        <w:fldChar w:fldCharType="separate"/>
      </w:r>
      <w:r>
        <w:rPr>
          <w:noProof/>
        </w:rPr>
        <w:t>(Zhao et al. 2015)</w:t>
      </w:r>
      <w:r>
        <w:fldChar w:fldCharType="end"/>
      </w:r>
      <w:r>
        <w:t>.</w:t>
      </w:r>
    </w:p>
    <w:p w14:paraId="1BA54846" w14:textId="1DB53B04" w:rsidR="00603811" w:rsidRDefault="00603811" w:rsidP="00F14FF3">
      <w:pPr>
        <w:spacing w:after="0" w:line="240" w:lineRule="auto"/>
        <w:contextualSpacing/>
      </w:pPr>
    </w:p>
    <w:p w14:paraId="4E9264A5" w14:textId="77777777" w:rsidR="00AF6017" w:rsidRDefault="00421272" w:rsidP="00F14FF3">
      <w:pPr>
        <w:spacing w:after="0" w:line="240" w:lineRule="auto"/>
        <w:contextualSpacing/>
      </w:pPr>
      <w:r>
        <w:t>A capacitive-based soft pressure sensor based on a conductive fabric and a microporous dielectric layer. The combination of the conductive knit electrode and higher dielectric porosity yields a higher sensitivity of 121 x 10</w:t>
      </w:r>
      <w:r w:rsidRPr="00421272">
        <w:rPr>
          <w:vertAlign w:val="superscript"/>
        </w:rPr>
        <w:t>-4</w:t>
      </w:r>
      <w:r>
        <w:t xml:space="preserve"> kPa</w:t>
      </w:r>
      <w:r w:rsidRPr="00421272">
        <w:rPr>
          <w:vertAlign w:val="superscript"/>
        </w:rPr>
        <w:t>-1</w:t>
      </w:r>
      <w:r>
        <w:t>. For a practical application, the capacitive sensor is embedded into a textile glove for grasp motion monitoring during activities of daily living</w:t>
      </w:r>
      <w:r w:rsidR="00AF6017">
        <w:t xml:space="preserve"> </w:t>
      </w:r>
      <w:r w:rsidR="00AF6017">
        <w:fldChar w:fldCharType="begin"/>
      </w:r>
      <w:r w:rsidR="00AF6017">
        <w:instrText xml:space="preserve"> ADDIN EN.CITE &lt;EndNote&gt;&lt;Cite&gt;&lt;Author&gt;Atalay&lt;/Author&gt;&lt;Year&gt;2018&lt;/Year&gt;&lt;RecNum&gt;75&lt;/RecNum&gt;&lt;DisplayText&gt;(Atalay et al. 2018)&lt;/DisplayText&gt;&lt;record&gt;&lt;rec-number&gt;75&lt;/rec-number&gt;&lt;foreign-keys&gt;&lt;key app="EN" db-id="9tzd5awr0xevfgesp5250eddd20zf5s09zwx" timestamp="1612918342" guid="d377af94-fb33-46d6-a493-6a83b6f03c6c"&gt;75&lt;/key&gt;&lt;/foreign-keys&gt;&lt;ref-type name="Journal Article"&gt;17&lt;/ref-type&gt;&lt;contributors&gt;&lt;authors&gt;&lt;author&gt;Atalay, Ozgur&lt;/author&gt;&lt;author&gt;Atalay, Asli&lt;/author&gt;&lt;author&gt;Gafford, Joshua&lt;/author&gt;&lt;author&gt;Walsh, Conor&lt;/author&gt;&lt;/authors&gt;&lt;/contributors&gt;&lt;titles&gt;&lt;title&gt;A Highly Sensitive Capacitive-Based Soft Pressure Sensor Based on a Conductive Fabric and a Microporous Dielectric Layer&lt;/title&gt;&lt;secondary-title&gt;Advanced Materials Technologies&lt;/secondary-title&gt;&lt;/titles&gt;&lt;periodical&gt;&lt;full-title&gt;Advanced Materials Technologies&lt;/full-title&gt;&lt;/periodical&gt;&lt;pages&gt;1700237&lt;/pages&gt;&lt;volume&gt;3&lt;/volume&gt;&lt;number&gt;1&lt;/number&gt;&lt;dates&gt;&lt;year&gt;2018&lt;/year&gt;&lt;/dates&gt;&lt;isbn&gt;2365-709X&lt;/isbn&gt;&lt;urls&gt;&lt;related-urls&gt;&lt;url&gt;https://onlinelibrary.wiley.com/doi/abs/10.1002/admt.201700237&lt;/url&gt;&lt;/related-urls&gt;&lt;/urls&gt;&lt;electronic-resource-num&gt;https://doi.org/10.1002/admt.201700237&lt;/electronic-resource-num&gt;&lt;/record&gt;&lt;/Cite&gt;&lt;/EndNote&gt;</w:instrText>
      </w:r>
      <w:r w:rsidR="00AF6017">
        <w:fldChar w:fldCharType="separate"/>
      </w:r>
      <w:r w:rsidR="00AF6017">
        <w:rPr>
          <w:noProof/>
        </w:rPr>
        <w:t>(Atalay et al. 2018)</w:t>
      </w:r>
      <w:r w:rsidR="00AF6017">
        <w:fldChar w:fldCharType="end"/>
      </w:r>
      <w:r>
        <w:t>.</w:t>
      </w:r>
    </w:p>
    <w:p w14:paraId="6C9B72FF" w14:textId="77777777" w:rsidR="00AF6017" w:rsidRDefault="00AF6017" w:rsidP="00F14FF3">
      <w:pPr>
        <w:spacing w:after="0" w:line="240" w:lineRule="auto"/>
        <w:contextualSpacing/>
      </w:pPr>
    </w:p>
    <w:p w14:paraId="3D59401D" w14:textId="77777777" w:rsidR="00AE0F76" w:rsidRDefault="00421272" w:rsidP="00F14FF3">
      <w:pPr>
        <w:spacing w:after="0" w:line="240" w:lineRule="auto"/>
        <w:contextualSpacing/>
      </w:pPr>
      <w:r>
        <w:t xml:space="preserve"> </w:t>
      </w:r>
      <w:r w:rsidR="00BF689E">
        <w:t xml:space="preserve">An off-the-shelf pressure sensor was selected that utilizes low-cost technology using a Force-Sensitive Resistor (FSR) using an Interlink model 402 sensor. This FSR sensor makes it possible to detect physical loads between 0 and 100 N. Conductive thread was selected to connect the FSR to the main circuitry </w:t>
      </w:r>
      <w:r w:rsidR="00AE0F76">
        <w:fldChar w:fldCharType="begin"/>
      </w:r>
      <w:r w:rsidR="00AE0F76">
        <w:instrText xml:space="preserve"> ADDIN EN.CITE &lt;EndNote&gt;&lt;Cite&gt;&lt;Author&gt;Francés&lt;/Author&gt;&lt;Year&gt;2019&lt;/Year&gt;&lt;RecNum&gt;15&lt;/RecNum&gt;&lt;DisplayText&gt;(Francés et al. 2019)&lt;/DisplayText&gt;&lt;record&gt;&lt;rec-number&gt;15&lt;/rec-number&gt;&lt;foreign-keys&gt;&lt;key app="EN" db-id="9tzd5awr0xevfgesp5250eddd20zf5s09zwx" timestamp="1611107031" guid="0f426f39-6245-4f82-8c76-56c2dcacaefb"&gt;15&lt;/key&gt;&lt;/foreign-keys&gt;&lt;ref-type name="Journal Article"&gt;17&lt;/ref-type&gt;&lt;contributors&gt;&lt;authors&gt;&lt;author&gt;Francés, Leire&lt;/author&gt;&lt;author&gt;Morer, Paz&lt;/author&gt;&lt;author&gt;Rodriguez, Maria I.&lt;/author&gt;&lt;author&gt;Cazón, Aitor&lt;/author&gt;&lt;/authors&gt;&lt;/contributors&gt;&lt;titles&gt;&lt;title&gt;Design and Development of a Low-Cost Wearable Glove to Track Forces Exerted by Workers in Car Assembly Lines&lt;/title&gt;&lt;secondary-title&gt;Sensors&lt;/secondary-title&gt;&lt;/titles&gt;&lt;periodical&gt;&lt;full-title&gt;Sensors&lt;/full-title&gt;&lt;/periodical&gt;&lt;volume&gt;19&lt;/volume&gt;&lt;number&gt;2&lt;/number&gt;&lt;keywords&gt;&lt;keyword&gt;smart glove&lt;/keyword&gt;&lt;keyword&gt;wearable technology&lt;/keyword&gt;&lt;keyword&gt;components integration&lt;/keyword&gt;&lt;keyword&gt;pressure sensors&lt;/keyword&gt;&lt;keyword&gt;conductive textiles&lt;/keyword&gt;&lt;/keywords&gt;&lt;dates&gt;&lt;year&gt;2019&lt;/year&gt;&lt;/dates&gt;&lt;isbn&gt;1424-8220&lt;/isbn&gt;&lt;urls&gt;&lt;/urls&gt;&lt;electronic-resource-num&gt;10.3390/s19020296&lt;/electronic-resource-num&gt;&lt;/record&gt;&lt;/Cite&gt;&lt;/EndNote&gt;</w:instrText>
      </w:r>
      <w:r w:rsidR="00AE0F76">
        <w:fldChar w:fldCharType="separate"/>
      </w:r>
      <w:r w:rsidR="00AE0F76">
        <w:rPr>
          <w:noProof/>
        </w:rPr>
        <w:t>(Francés et al. 2019)</w:t>
      </w:r>
      <w:r w:rsidR="00AE0F76">
        <w:fldChar w:fldCharType="end"/>
      </w:r>
      <w:r w:rsidR="00BF689E">
        <w:t>.</w:t>
      </w:r>
      <w:r w:rsidR="00AE0F76">
        <w:t xml:space="preserve"> </w:t>
      </w:r>
    </w:p>
    <w:p w14:paraId="4B4AD35E" w14:textId="77777777" w:rsidR="00AE0F76" w:rsidRDefault="00AE0F76" w:rsidP="00F14FF3">
      <w:pPr>
        <w:spacing w:after="0" w:line="240" w:lineRule="auto"/>
        <w:contextualSpacing/>
      </w:pPr>
    </w:p>
    <w:p w14:paraId="4CA5C213" w14:textId="3B4D3AF6" w:rsidR="00421272" w:rsidRDefault="00BF689E" w:rsidP="00F14FF3">
      <w:pPr>
        <w:spacing w:after="0" w:line="240" w:lineRule="auto"/>
        <w:contextualSpacing/>
      </w:pPr>
      <w:r>
        <w:lastRenderedPageBreak/>
        <w:t xml:space="preserve">  </w:t>
      </w:r>
      <w:r w:rsidR="00AE0F76">
        <w:t>There are a couple papers that have developed pressure sensors that use microchannels filled with Galinstan liquid metal. Gao et al. developed a pressure sensor with a sensitivity as high as 0.0835 kPa</w:t>
      </w:r>
      <w:r w:rsidR="00AE0F76" w:rsidRPr="00AE0F76">
        <w:rPr>
          <w:vertAlign w:val="superscript"/>
        </w:rPr>
        <w:t>-1</w:t>
      </w:r>
      <w:r w:rsidR="00AE0F76">
        <w:t xml:space="preserve">. </w:t>
      </w:r>
      <w:r w:rsidR="00BC7E80">
        <w:t xml:space="preserve">The microchannels were developed in PDMS material and this sensor can undergo strains of over 200% without failure. This sensor was integrated into a PDMS glove to provide comprehensive tactile feedback of a human hand touching or holding objects </w:t>
      </w:r>
      <w:r w:rsidR="00BC7E80">
        <w:fldChar w:fldCharType="begin"/>
      </w:r>
      <w:r w:rsidR="00BC7E80">
        <w:instrText xml:space="preserve"> ADDIN EN.CITE &lt;EndNote&gt;&lt;Cite&gt;&lt;Author&gt;Gao&lt;/Author&gt;&lt;Year&gt;2017&lt;/Year&gt;&lt;RecNum&gt;16&lt;/RecNum&gt;&lt;DisplayText&gt;(Gao et al. 2017)&lt;/DisplayText&gt;&lt;record&gt;&lt;rec-number&gt;16&lt;/rec-number&gt;&lt;foreign-keys&gt;&lt;key app="EN" db-id="9tzd5awr0xevfgesp5250eddd20zf5s09zwx" timestamp="1611107182" guid="ef017395-5e16-4a51-9d93-b3bf4b542d7b"&gt;16&lt;/key&gt;&lt;/foreign-keys&gt;&lt;ref-type name="Journal Article"&gt;17&lt;/ref-type&gt;&lt;contributors&gt;&lt;authors&gt;&lt;author&gt;Gao, Yuji&lt;/author&gt;&lt;author&gt;Ota, Hiroki&lt;/author&gt;&lt;author&gt;Schaler, Ethan W.&lt;/author&gt;&lt;author&gt;Chen, Kevin&lt;/author&gt;&lt;author&gt;Zhao, Allan&lt;/author&gt;&lt;author&gt;Gao, Wei&lt;/author&gt;&lt;author&gt;Fahad, Hossain M.&lt;/author&gt;&lt;author&gt;Leng, Yonggang&lt;/author&gt;&lt;author&gt;Zheng, Anzong&lt;/author&gt;&lt;author&gt;Xiong, Furui&lt;/author&gt;&lt;author&gt;Zhang, Chuchu&lt;/author&gt;&lt;author&gt;Tai, Li-Chia&lt;/author&gt;&lt;author&gt;Zhao, Peida&lt;/author&gt;&lt;author&gt;Fearing, Ronald S.&lt;/author&gt;&lt;author&gt;Javey, Ali&lt;/author&gt;&lt;/authors&gt;&lt;/contributors&gt;&lt;titles&gt;&lt;title&gt;Wearable Microfluidic Diaphragm Pressure Sensor for Health and Tactile Touch Monitoring&lt;/title&gt;&lt;secondary-title&gt;Advanced Materials&lt;/secondary-title&gt;&lt;/titles&gt;&lt;periodical&gt;&lt;full-title&gt;Advanced Materials&lt;/full-title&gt;&lt;/periodical&gt;&lt;pages&gt;1701985&lt;/pages&gt;&lt;volume&gt;29&lt;/volume&gt;&lt;number&gt;39&lt;/number&gt;&lt;keywords&gt;&lt;keyword&gt;diaphragm pressure sensors&lt;/keyword&gt;&lt;keyword&gt;flexible pressure sensors&lt;/keyword&gt;&lt;keyword&gt;liquid metal&lt;/keyword&gt;&lt;keyword&gt;microfluidics&lt;/keyword&gt;&lt;keyword&gt;wearable&lt;/keyword&gt;&lt;/keywords&gt;&lt;dates&gt;&lt;year&gt;2017&lt;/year&gt;&lt;pub-dates&gt;&lt;date&gt;2017/10/01&lt;/date&gt;&lt;/pub-dates&gt;&lt;/dates&gt;&lt;publisher&gt;John Wiley &amp;amp; Sons, Ltd&lt;/publisher&gt;&lt;isbn&gt;0935-9648&lt;/isbn&gt;&lt;work-type&gt;https://doi.org/10.1002/adma.201701985&lt;/work-type&gt;&lt;urls&gt;&lt;related-urls&gt;&lt;url&gt;https://doi.org/10.1002/adma.201701985&lt;/url&gt;&lt;/related-urls&gt;&lt;/urls&gt;&lt;electronic-resource-num&gt;https://doi.org/10.1002/adma.201701985&lt;/electronic-resource-num&gt;&lt;access-date&gt;2021/01/19&lt;/access-date&gt;&lt;/record&gt;&lt;/Cite&gt;&lt;/EndNote&gt;</w:instrText>
      </w:r>
      <w:r w:rsidR="00BC7E80">
        <w:fldChar w:fldCharType="separate"/>
      </w:r>
      <w:r w:rsidR="00BC7E80">
        <w:rPr>
          <w:noProof/>
        </w:rPr>
        <w:t>(Gao et al. 2017)</w:t>
      </w:r>
      <w:r w:rsidR="00BC7E80">
        <w:fldChar w:fldCharType="end"/>
      </w:r>
      <w:r w:rsidR="00BC7E80">
        <w:t>.</w:t>
      </w:r>
    </w:p>
    <w:p w14:paraId="1CDBC05E" w14:textId="356F9730" w:rsidR="00BC7E80" w:rsidRDefault="00BC7E80" w:rsidP="00F14FF3">
      <w:pPr>
        <w:spacing w:after="0" w:line="240" w:lineRule="auto"/>
        <w:contextualSpacing/>
      </w:pPr>
    </w:p>
    <w:p w14:paraId="1507D964" w14:textId="162BF2E6" w:rsidR="00BC7E80" w:rsidRDefault="005529A3" w:rsidP="00F14FF3">
      <w:pPr>
        <w:spacing w:after="0" w:line="240" w:lineRule="auto"/>
        <w:contextualSpacing/>
      </w:pPr>
      <w:r>
        <w:t xml:space="preserve">Another paper that demonstrates the capabilities of microchannels filled with Galinstan liquid metal is demonstrated by Hammond et al. to measure up to hundreds of Newtons of interaction forces. </w:t>
      </w:r>
      <w:r w:rsidR="006B6408">
        <w:t xml:space="preserve">Experimental data was able to demonstrate the sensitivity of the soft pressure sensor in the range from 0 – 165 kPa under a tensile strain of at least 30%. </w:t>
      </w:r>
      <w:r>
        <w:t xml:space="preserve">The microchannels are formed using Eco-Flex silicone rubber that is capable of high strains up to 900% </w:t>
      </w:r>
      <w:r w:rsidR="006B6408">
        <w:fldChar w:fldCharType="begin">
          <w:fldData xml:space="preserve">PEVuZE5vdGU+PENpdGU+PEF1dGhvcj5IYW1tb25kPC9BdXRob3I+PFllYXI+MjAxNDwvWWVhcj48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==
</w:fldData>
        </w:fldChar>
      </w:r>
      <w:r w:rsidR="006B6408">
        <w:instrText xml:space="preserve"> ADDIN EN.CITE </w:instrText>
      </w:r>
      <w:r w:rsidR="006B6408">
        <w:fldChar w:fldCharType="begin">
          <w:fldData xml:space="preserve">PEVuZE5vdGU+PENpdGU+PEF1dGhvcj5IYW1tb25kPC9BdXRob3I+PFllYXI+MjAxNDwvWWVhcj48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==
</w:fldData>
        </w:fldChar>
      </w:r>
      <w:r w:rsidR="006B6408">
        <w:instrText xml:space="preserve"> ADDIN EN.CITE.DATA </w:instrText>
      </w:r>
      <w:r w:rsidR="006B6408">
        <w:fldChar w:fldCharType="end"/>
      </w:r>
      <w:r w:rsidR="006B6408">
        <w:fldChar w:fldCharType="separate"/>
      </w:r>
      <w:r w:rsidR="006B6408">
        <w:rPr>
          <w:noProof/>
        </w:rPr>
        <w:t>(Hammond et al. 2014)</w:t>
      </w:r>
      <w:r w:rsidR="006B6408">
        <w:fldChar w:fldCharType="end"/>
      </w:r>
      <w:r>
        <w:t>.</w:t>
      </w:r>
      <w:r w:rsidR="006B6408">
        <w:t xml:space="preserve"> An image of the sensor is shown in Figure 1F. </w:t>
      </w:r>
    </w:p>
    <w:p w14:paraId="2F122EB2" w14:textId="67962948" w:rsidR="00A32B84" w:rsidRDefault="00A32B84" w:rsidP="00F14FF3">
      <w:pPr>
        <w:spacing w:after="0" w:line="240" w:lineRule="auto"/>
        <w:contextualSpacing/>
      </w:pPr>
    </w:p>
    <w:p w14:paraId="06BAA3B6" w14:textId="3F3CE13F" w:rsidR="00A32B84" w:rsidRDefault="00A32B84" w:rsidP="00F14FF3">
      <w:pPr>
        <w:spacing w:after="0" w:line="240" w:lineRule="auto"/>
        <w:contextualSpacing/>
      </w:pPr>
      <w:r>
        <w:t xml:space="preserve">Moving aside from pressure sensors made using capacitive and </w:t>
      </w:r>
      <w:r w:rsidR="00C57933">
        <w:t>resistance-based</w:t>
      </w:r>
      <w:r>
        <w:t xml:space="preserve"> methods, an unconventional approach is taken through the fabrication of an active-matrix array of air-dielectric, amorphous oxide semiconductor transistors for transparent, wearable pressure sensors by Ji et al. </w:t>
      </w:r>
      <w:r w:rsidR="00C57933">
        <w:t xml:space="preserve">This design offers a rapid and reliable response as pressure sensors for an extensive range of pressures from 200 Pa to 5 MPa. The transistor was made using a-IGZO </w:t>
      </w:r>
      <w:r w:rsidR="00A2204A">
        <w:t xml:space="preserve">a the oxide semiconductor due to its high electron mobility </w:t>
      </w:r>
      <w:r w:rsidR="00A2204A">
        <w:fldChar w:fldCharType="begin"/>
      </w:r>
      <w:r w:rsidR="00A2204A">
        <w:instrText xml:space="preserve"> ADDIN EN.CITE &lt;EndNote&gt;&lt;Cite&gt;&lt;Author&gt;Ji&lt;/Author&gt;&lt;Year&gt;2020&lt;/Year&gt;&lt;RecNum&gt;71&lt;/RecNum&gt;&lt;DisplayText&gt;(Ji et al. 2020)&lt;/DisplayText&gt;&lt;record&gt;&lt;rec-number&gt;71&lt;/rec-number&gt;&lt;foreign-keys&gt;&lt;key app="EN" db-id="9tzd5awr0xevfgesp5250eddd20zf5s09zwx" timestamp="1612916384" guid="f86028ae-c298-4dd7-87b3-77e981bb4f3c"&gt;71&lt;/key&gt;&lt;/foreign-keys&gt;&lt;ref-type name="Journal Article"&gt;17&lt;/ref-type&gt;&lt;contributors&gt;&lt;authors&gt;&lt;author&gt;Ji, Sangyoon&lt;/author&gt;&lt;author&gt;Jang, Jiuk&lt;/author&gt;&lt;author&gt;Hwang, Jae Chul&lt;/author&gt;&lt;author&gt;Lee, Youngjin&lt;/author&gt;&lt;author&gt;Lee, Jae-Hyun&lt;/author&gt;&lt;author&gt;Park, Jang-Ung&lt;/author&gt;&lt;/authors&gt;&lt;/contributors&gt;&lt;titles&gt;&lt;title&gt;Amorphous Oxide Semiconductor Transistors with Air Dielectrics for Transparent and Wearable Pressure Sensor Arrays&lt;/title&gt;&lt;secondary-title&gt;Advanced Materials Technologies&lt;/secondary-title&gt;&lt;/titles&gt;&lt;periodical&gt;&lt;full-title&gt;Advanced Materials Technologies&lt;/full-title&gt;&lt;/periodical&gt;&lt;pages&gt;1900928&lt;/pages&gt;&lt;volume&gt;5&lt;/volume&gt;&lt;number&gt;2&lt;/number&gt;&lt;dates&gt;&lt;year&gt;2020&lt;/year&gt;&lt;/dates&gt;&lt;isbn&gt;2365-709X&lt;/isbn&gt;&lt;urls&gt;&lt;related-urls&gt;&lt;url&gt;https://onlinelibrary.wiley.com/doi/abs/10.1002/admt.201900928&lt;/url&gt;&lt;/related-urls&gt;&lt;/urls&gt;&lt;electronic-resource-num&gt;https://doi.org/10.1002/admt.201900928&lt;/electronic-resource-num&gt;&lt;/record&gt;&lt;/Cite&gt;&lt;/EndNote&gt;</w:instrText>
      </w:r>
      <w:r w:rsidR="00A2204A">
        <w:fldChar w:fldCharType="separate"/>
      </w:r>
      <w:r w:rsidR="00A2204A">
        <w:rPr>
          <w:noProof/>
        </w:rPr>
        <w:t>(Ji et al. 2020)</w:t>
      </w:r>
      <w:r w:rsidR="00A2204A">
        <w:fldChar w:fldCharType="end"/>
      </w:r>
      <w:r w:rsidR="00A2204A">
        <w:t>.</w:t>
      </w:r>
    </w:p>
    <w:p w14:paraId="0ED3BBC7" w14:textId="4AA43960" w:rsidR="00421272" w:rsidRDefault="00421272" w:rsidP="00F14FF3">
      <w:pPr>
        <w:spacing w:after="0" w:line="240" w:lineRule="auto"/>
        <w:contextualSpacing/>
      </w:pPr>
    </w:p>
    <w:p w14:paraId="1939EA99" w14:textId="5533609C" w:rsidR="00A2204A" w:rsidRDefault="00A2204A" w:rsidP="00F14FF3">
      <w:pPr>
        <w:spacing w:after="0" w:line="240" w:lineRule="auto"/>
        <w:contextualSpacing/>
      </w:pPr>
      <w:r>
        <w:t xml:space="preserve">An inductance-based flexible pressure sensor is developed using a soft ferromagnetic elastomer and a 17 </w:t>
      </w:r>
      <w:r>
        <w:rPr>
          <w:rFonts w:cs="Times New Roman"/>
        </w:rPr>
        <w:t>µ</w:t>
      </w:r>
      <w:r>
        <w:t xml:space="preserve">m thick coil fabricated on a 50 </w:t>
      </w:r>
      <w:r w:rsidRPr="00A2204A">
        <w:t>µm</w:t>
      </w:r>
      <w:r>
        <w:t xml:space="preserve"> thick flexible polyimide sheet. The higher the ratio of eco-flex to iron nanoparticles, the better the response of the sensor.</w:t>
      </w:r>
      <w:r w:rsidR="00C64042">
        <w:t xml:space="preserve"> This behavior is because the increase in the amount of iron particles in the polymer reduces its compressibility and causes the sensor to saturate faster. When pressure was applied to the sensor, it was able to measure pressure up to 39 kPa before saturation </w:t>
      </w:r>
      <w:r w:rsidR="00C64042">
        <w:fldChar w:fldCharType="begin">
          <w:fldData xml:space="preserve">PEVuZE5vdGU+PENpdGU+PEF1dGhvcj5Pemlva288L0F1dGhvcj48WWVhcj4yMDE4PC9ZZWFyPjxS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</w:fldData>
        </w:fldChar>
      </w:r>
      <w:r w:rsidR="00C64042">
        <w:instrText xml:space="preserve"> ADDIN EN.CITE </w:instrText>
      </w:r>
      <w:r w:rsidR="00C64042">
        <w:fldChar w:fldCharType="begin">
          <w:fldData xml:space="preserve">PEVuZE5vdGU+PENpdGU+PEF1dGhvcj5Pemlva288L0F1dGhvcj48WWVhcj4yMDE4PC9ZZWFyPjxS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</w:fldData>
        </w:fldChar>
      </w:r>
      <w:r w:rsidR="00C64042">
        <w:instrText xml:space="preserve"> ADDIN EN.CITE.DATA </w:instrText>
      </w:r>
      <w:r w:rsidR="00C64042">
        <w:fldChar w:fldCharType="end"/>
      </w:r>
      <w:r w:rsidR="00C64042">
        <w:fldChar w:fldCharType="separate"/>
      </w:r>
      <w:r w:rsidR="00C64042">
        <w:rPr>
          <w:noProof/>
        </w:rPr>
        <w:t>(Ozioko et al. 2018)</w:t>
      </w:r>
      <w:r w:rsidR="00C64042">
        <w:fldChar w:fldCharType="end"/>
      </w:r>
      <w:r w:rsidR="00C64042">
        <w:t>.</w:t>
      </w:r>
      <w:r>
        <w:t xml:space="preserve"> </w:t>
      </w:r>
    </w:p>
    <w:p w14:paraId="6A2F24F1" w14:textId="61E1CC14" w:rsidR="00A2204A" w:rsidRDefault="00A2204A" w:rsidP="00F14FF3">
      <w:pPr>
        <w:spacing w:after="0" w:line="240" w:lineRule="auto"/>
        <w:contextualSpacing/>
      </w:pPr>
    </w:p>
    <w:p w14:paraId="2E5EFD0C" w14:textId="0305C572" w:rsidR="00C64042" w:rsidRDefault="00DD6A5A" w:rsidP="00F14FF3">
      <w:pPr>
        <w:spacing w:after="0" w:line="240" w:lineRule="auto"/>
        <w:contextualSpacing/>
      </w:pPr>
      <w:r>
        <w:t xml:space="preserve">Another pressure sensor is developed using microchannels filled with Galinstan liquid metal by J.C. Yeo et al. Silver electrodes were printed on a PET substrate of 50 </w:t>
      </w:r>
      <w:r w:rsidRPr="00DD6A5A">
        <w:t>µm</w:t>
      </w:r>
      <w:r>
        <w:t xml:space="preserve"> thickness. The functionalized PET substrate and platinum cured silicone elastomer layer were adhered together and the conductive Galinstan liquid metal is injected into the </w:t>
      </w:r>
      <w:r w:rsidR="00B85353">
        <w:t xml:space="preserve">microstructure and sealed to form the pressure sensor </w:t>
      </w:r>
      <w:r w:rsidR="00B85353">
        <w:fldChar w:fldCharType="begin"/>
      </w:r>
      <w:r w:rsidR="00B85353">
        <w:instrText xml:space="preserve"> ADDIN EN.CITE &lt;EndNote&gt;&lt;Cite&gt;&lt;Author&gt;Yeo&lt;/Author&gt;&lt;Year&gt;2016&lt;/Year&gt;&lt;RecNum&gt;72&lt;/RecNum&gt;&lt;DisplayText&gt;(Yeo et al. 2016)&lt;/DisplayText&gt;&lt;record&gt;&lt;rec-number&gt;72&lt;/rec-number&gt;&lt;foreign-keys&gt;&lt;key app="EN" db-id="9tzd5awr0xevfgesp5250eddd20zf5s09zwx" timestamp="1612917984" guid="90242e7a-558d-4924-806f-8af7b4b11996"&gt;72&lt;/key&gt;&lt;/foreign-keys&gt;&lt;ref-type name="Conference Proceedings"&gt;10&lt;/ref-type&gt;&lt;contributors&gt;&lt;authors&gt;&lt;author&gt;J. C. Yeo&lt;/author&gt;&lt;author&gt;C. Lee&lt;/author&gt;&lt;author&gt;Z. Wang&lt;/author&gt;&lt;author&gt;C. T. Lim&lt;/author&gt;&lt;/authors&gt;&lt;/contributors&gt;&lt;titles&gt;&lt;title&gt;Tactile sensorized glove for force and motion sensing&lt;/title&gt;&lt;secondary-title&gt;2016 IEEE SENSORS&lt;/secondary-title&gt;&lt;alt-title&gt;2016 IEEE SENSORS&lt;/alt-title&gt;&lt;/titles&gt;&lt;pages&gt;1-3&lt;/pages&gt;&lt;keywords&gt;&lt;keyword&gt;electric resistance&lt;/keyword&gt;&lt;keyword&gt;force sensors&lt;/keyword&gt;&lt;keyword&gt;motion measurement&lt;/keyword&gt;&lt;keyword&gt;pressure sensors&lt;/keyword&gt;&lt;keyword&gt;strain gauges&lt;/keyword&gt;&lt;keyword&gt;tactile sensors&lt;/keyword&gt;&lt;keyword&gt;tactile sensorized glove&lt;/keyword&gt;&lt;keyword&gt;force sensing&lt;/keyword&gt;&lt;keyword&gt;motion sensing&lt;/keyword&gt;&lt;keyword&gt;flexible tactile sensor glove&lt;/keyword&gt;&lt;keyword&gt;soft wearable tactile sensor glove&lt;/keyword&gt;&lt;keyword&gt;flexible strain gauge&lt;/keyword&gt;&lt;keyword&gt;stretchable strain gauge&lt;/keyword&gt;&lt;keyword&gt;pressure sensor&lt;/keyword&gt;&lt;keyword&gt;electrical signals&lt;/keyword&gt;&lt;keyword&gt;custom-built wireless module&lt;/keyword&gt;&lt;keyword&gt;dynamic electrical resistance profile&lt;/keyword&gt;&lt;keyword&gt;thumb movement&lt;/keyword&gt;&lt;keyword&gt;reaction forces&lt;/keyword&gt;&lt;keyword&gt;Thumb&lt;/keyword&gt;&lt;keyword&gt;Sensors&lt;/keyword&gt;&lt;keyword&gt;Strain&lt;/keyword&gt;&lt;keyword&gt;Resistance&lt;/keyword&gt;&lt;keyword&gt;Electrical resistance measurement&lt;/keyword&gt;&lt;keyword&gt;wearable electronics&lt;/keyword&gt;&lt;keyword&gt;flexible sensor&lt;/keyword&gt;&lt;keyword&gt;tactile glove&lt;/keyword&gt;&lt;/keywords&gt;&lt;dates&gt;&lt;year&gt;2016&lt;/year&gt;&lt;pub-dates&gt;&lt;date&gt;30 Oct.-3 Nov. 2016&lt;/date&gt;&lt;/pub-dates&gt;&lt;/dates&gt;&lt;urls&gt;&lt;/urls&gt;&lt;electronic-resource-num&gt;10.1109/ICSENS.2016.7808596&lt;/electronic-resource-num&gt;&lt;/record&gt;&lt;/Cite&gt;&lt;/EndNote&gt;</w:instrText>
      </w:r>
      <w:r w:rsidR="00B85353">
        <w:fldChar w:fldCharType="separate"/>
      </w:r>
      <w:r w:rsidR="00B85353">
        <w:rPr>
          <w:noProof/>
        </w:rPr>
        <w:t>(Yeo et al. 2016)</w:t>
      </w:r>
      <w:r w:rsidR="00B85353">
        <w:fldChar w:fldCharType="end"/>
      </w:r>
      <w:r w:rsidR="00B85353">
        <w:t>.</w:t>
      </w:r>
    </w:p>
    <w:p w14:paraId="68A4C67B" w14:textId="374855A6" w:rsidR="00C64042" w:rsidRDefault="00C64042" w:rsidP="00F14FF3">
      <w:pPr>
        <w:spacing w:after="0" w:line="240" w:lineRule="auto"/>
        <w:contextualSpacing/>
      </w:pPr>
    </w:p>
    <w:p w14:paraId="6D0A9898" w14:textId="394CF462" w:rsidR="00B85353" w:rsidRDefault="00B85353" w:rsidP="00F14FF3">
      <w:pPr>
        <w:spacing w:after="0" w:line="240" w:lineRule="auto"/>
        <w:contextualSpacing/>
      </w:pPr>
      <w:r>
        <w:t>A flexible/wearable multifunctional sensor array is fabricated using PET-based Ag serpentine-shaped electrodes consisting of the following sandwich structure: PDMS/Ag/Ecoflex/Ag/PDMS. This sensor array is implemented for static and dynamic mapping of spatial contact pressure distributions with a detection limit of 6 Pa</w:t>
      </w:r>
      <w:r w:rsidR="009D7CF0">
        <w:t xml:space="preserve">, </w:t>
      </w:r>
      <w:r>
        <w:t>stretching up to 70%</w:t>
      </w:r>
      <w:r w:rsidR="009D7CF0">
        <w:t>, and a sensitivity of 1.45 MPa</w:t>
      </w:r>
      <w:r w:rsidR="009D7CF0" w:rsidRPr="009D7CF0">
        <w:rPr>
          <w:vertAlign w:val="superscript"/>
        </w:rPr>
        <w:t>-1</w:t>
      </w:r>
      <w:r w:rsidR="009D7CF0">
        <w:t xml:space="preserve"> </w:t>
      </w:r>
      <w:r w:rsidR="009D7CF0">
        <w:fldChar w:fldCharType="begin"/>
      </w:r>
      <w:r w:rsidR="009D7CF0">
        <w:instrText xml:space="preserve"> ADDIN EN.CITE &lt;EndNote&gt;&lt;Cite&gt;&lt;Author&gt;Zhao&lt;/Author&gt;&lt;Year&gt;2015&lt;/Year&gt;&lt;RecNum&gt;68&lt;/RecNum&gt;&lt;DisplayText&gt;(Zhao et al. 2015)&lt;/DisplayText&gt;&lt;record&gt;&lt;rec-number&gt;68&lt;/rec-number&gt;&lt;foreign-keys&gt;&lt;key app="EN" db-id="9tzd5awr0xevfgesp5250eddd20zf5s09zwx" timestamp="1612320073" guid="57687caf-fec5-4303-9f19-0a0b9fce43fc"&gt;68&lt;/key&gt;&lt;/foreign-keys&gt;&lt;ref-type name="Journal Article"&gt;17&lt;/ref-type&gt;&lt;contributors&gt;&lt;authors&gt;&lt;author&gt;Zhao, Xiaoli&lt;/author&gt;&lt;author&gt;Hua, Qilin&lt;/author&gt;&lt;author&gt;Yu, Ruomeng&lt;/author&gt;&lt;author&gt;Zhang, Yan&lt;/author&gt;&lt;author&gt;Pan, Caofeng&lt;/author&gt;&lt;/authors&gt;&lt;/contributors&gt;&lt;titles&gt;&lt;title&gt;Flexible, Stretchable and Wearable Multifunctional Sensor Array as Artificial Electronic Skin for Static and Dynamic Strain Mapping&lt;/title&gt;&lt;secondary-title&gt;Advanced Electronic Materials&lt;/secondary-title&gt;&lt;/titles&gt;&lt;periodical&gt;&lt;full-title&gt;Advanced Electronic Materials&lt;/full-title&gt;&lt;/periodical&gt;&lt;pages&gt;1500142&lt;/pages&gt;&lt;volume&gt;1&lt;/volume&gt;&lt;number&gt;7&lt;/number&gt;&lt;dates&gt;&lt;year&gt;2015&lt;/year&gt;&lt;/dates&gt;&lt;isbn&gt;2199-160X&lt;/isbn&gt;&lt;urls&gt;&lt;related-urls&gt;&lt;url&gt;https://onlinelibrary.wiley.com/doi/abs/10.1002/aelm.201500142&lt;/url&gt;&lt;/related-urls&gt;&lt;/urls&gt;&lt;electronic-resource-num&gt;https://doi.org/10.1002/aelm.201500142&lt;/electronic-resource-num&gt;&lt;/record&gt;&lt;/Cite&gt;&lt;/EndNote&gt;</w:instrText>
      </w:r>
      <w:r w:rsidR="009D7CF0">
        <w:fldChar w:fldCharType="separate"/>
      </w:r>
      <w:r w:rsidR="009D7CF0">
        <w:rPr>
          <w:noProof/>
        </w:rPr>
        <w:t>(Zhao et al. 2015)</w:t>
      </w:r>
      <w:r w:rsidR="009D7CF0">
        <w:fldChar w:fldCharType="end"/>
      </w:r>
      <w:r w:rsidR="009D7CF0">
        <w:t xml:space="preserve">. </w:t>
      </w:r>
      <w:r>
        <w:t xml:space="preserve"> </w:t>
      </w:r>
    </w:p>
    <w:p w14:paraId="1BF39DA5" w14:textId="77777777" w:rsidR="00B85353" w:rsidRDefault="00B85353" w:rsidP="00F14FF3">
      <w:pPr>
        <w:spacing w:after="0" w:line="240" w:lineRule="auto"/>
        <w:contextualSpacing/>
      </w:pPr>
    </w:p>
    <w:p w14:paraId="1DAD6A7C" w14:textId="497CB667" w:rsidR="00D45A6E" w:rsidRDefault="00FB4B16" w:rsidP="00F14FF3">
      <w:pPr>
        <w:spacing w:after="0" w:line="240" w:lineRule="auto"/>
        <w:contextualSpacing/>
      </w:pPr>
      <w:r>
        <w:t xml:space="preserve">There are a couple in depth reviews for flexible pressure sensors. A review was conducted by </w:t>
      </w:r>
      <w:r w:rsidR="00D45A6E">
        <w:t>X</w:t>
      </w:r>
      <w:r>
        <w:t>u et al. in 201</w:t>
      </w:r>
      <w:r w:rsidR="00D45A6E">
        <w:t>8</w:t>
      </w:r>
      <w:r>
        <w:t xml:space="preserve"> where the</w:t>
      </w:r>
      <w:r w:rsidR="00D45A6E">
        <w:t xml:space="preserve"> researchers focus in depth on flexible pressure sensors </w:t>
      </w:r>
      <w:r w:rsidR="00D45A6E">
        <w:fldChar w:fldCharType="begin"/>
      </w:r>
      <w:r w:rsidR="00D45A6E">
        <w:instrText xml:space="preserve"> ADDIN EN.CITE &lt;EndNote&gt;&lt;Cite&gt;&lt;Author&gt;Xu&lt;/Author&gt;&lt;Year&gt;2018&lt;/Year&gt;&lt;RecNum&gt;76&lt;/RecNum&gt;&lt;DisplayText&gt;(Xu et al. 2018)&lt;/DisplayText&gt;&lt;record&gt;&lt;rec-number&gt;76&lt;/rec-number&gt;&lt;foreign-keys&gt;&lt;key app="EN" db-id="9tzd5awr0xevfgesp5250eddd20zf5s09zwx" timestamp="1614903285" guid="faffbeab-dc89-4644-80a1-9c9ba8a48e48"&gt;76&lt;/key&gt;&lt;/foreign-keys&gt;&lt;ref-type name="Journal Article"&gt;17&lt;/ref-type&gt;&lt;contributors&gt;&lt;authors&gt;&lt;author&gt;Xu, Fenlan&lt;/author&gt;&lt;author&gt;Li, Xiuyan&lt;/author&gt;&lt;author&gt;Shi, Yue&lt;/author&gt;&lt;author&gt;Li, Luhai&lt;/author&gt;&lt;author&gt;Wang, Wei&lt;/author&gt;&lt;author&gt;He, Liang&lt;/author&gt;&lt;author&gt;Liu, Ruping&lt;/author&gt;&lt;/authors&gt;&lt;/contributors&gt;&lt;titles&gt;&lt;title&gt;Recent developments for flexible pressure sensors: a review&lt;/title&gt;&lt;secondary-title&gt;Micromachines&lt;/secondary-title&gt;&lt;/titles&gt;&lt;periodical&gt;&lt;full-title&gt;Micromachines&lt;/full-title&gt;&lt;/periodical&gt;&lt;pages&gt;580&lt;/pages&gt;&lt;volume&gt;9&lt;/volume&gt;&lt;number&gt;11&lt;/number&gt;&lt;dates&gt;&lt;year&gt;2018&lt;/year&gt;&lt;/dates&gt;&lt;urls&gt;&lt;/urls&gt;&lt;/record&gt;&lt;/Cite&gt;&lt;/EndNote&gt;</w:instrText>
      </w:r>
      <w:r w:rsidR="00D45A6E">
        <w:fldChar w:fldCharType="separate"/>
      </w:r>
      <w:r w:rsidR="00D45A6E">
        <w:rPr>
          <w:noProof/>
        </w:rPr>
        <w:t>(Xu et al. 2018)</w:t>
      </w:r>
      <w:r w:rsidR="00D45A6E">
        <w:fldChar w:fldCharType="end"/>
      </w:r>
      <w:r w:rsidR="00D45A6E">
        <w:t>.</w:t>
      </w:r>
      <w:r w:rsidR="00F83E33">
        <w:t xml:space="preserve"> Another review was conducted by Amit et al. in 2019, where they focused on flexible pressure sensors for objective assessment of motor disorders. More specifically, they investigate flexible pressure sensors based on resistors, capacitors, inductors, or transistors </w:t>
      </w:r>
      <w:r w:rsidR="00421272">
        <w:t>regarding</w:t>
      </w:r>
      <w:r w:rsidR="00F83E33">
        <w:t xml:space="preserve"> healthcare measurements</w:t>
      </w:r>
      <w:r w:rsidR="009C3744">
        <w:t xml:space="preserve">. </w:t>
      </w:r>
      <w:r w:rsidR="009C3744" w:rsidRPr="009C3744">
        <w:t>In this paper, a summary table is provided, Table 1, to show the advantages and limitations of the different sensing mechanisms</w:t>
      </w:r>
      <w:r w:rsidR="00F83E33">
        <w:t xml:space="preserve"> </w:t>
      </w:r>
      <w:r w:rsidR="00F83E33">
        <w:fldChar w:fldCharType="begin"/>
      </w:r>
      <w:r w:rsidR="00AF6017">
        <w:instrText xml:space="preserve"> ADDIN EN.CITE &lt;EndNote&gt;&lt;Cite&gt;&lt;Author&gt;Amit&lt;/Author&gt;&lt;Year&gt;2020&lt;/Year&gt;&lt;RecNum&gt;77&lt;/RecNum&gt;&lt;DisplayText&gt;(Amit et al. 2020)&lt;/DisplayText&gt;&lt;record&gt;&lt;rec-number&gt;77&lt;/rec-number&gt;&lt;foreign-keys&gt;&lt;key app="EN" db-id="9tzd5awr0xevfgesp5250eddd20zf5s09zwx" timestamp="1614907567" guid="6cb1a9cc-a886-42f0-af0c-e3afff1fae21"&gt;77&lt;/key&gt;&lt;/foreign-keys&gt;&lt;ref-type name="Journal Article"&gt;17&lt;/ref-type&gt;&lt;contributors&gt;&lt;authors&gt;&lt;author&gt;Amit, Moran&lt;/author&gt;&lt;author&gt;Chukoskie, Leanne&lt;/author&gt;&lt;author&gt;Skalsky, Andrew J.&lt;/author&gt;&lt;author&gt;Garudadri, Harinath&lt;/author&gt;&lt;author&gt;Ng, Tse Nga&lt;/author&gt;&lt;/authors&gt;&lt;/contributors&gt;&lt;titles&gt;&lt;title&gt;Flexible Pressure Sensors for Objective Assessment of Motor Disorders&lt;/title&gt;&lt;secondary-title&gt;Advanced Functional Materials&lt;/secondary-title&gt;&lt;/titles&gt;&lt;periodical&gt;&lt;full-title&gt;Advanced Functional Materials&lt;/full-title&gt;&lt;/periodical&gt;&lt;pages&gt;1905241&lt;/pages&gt;&lt;volume&gt;30&lt;/volume&gt;&lt;number&gt;20&lt;/number&gt;&lt;dates&gt;&lt;year&gt;2020&lt;/year&gt;&lt;/dates&gt;&lt;isbn&gt;1616-301X&lt;/isbn&gt;&lt;urls&gt;&lt;related-urls&gt;&lt;url&gt;https://onlinelibrary.wiley.com/doi/abs/10.1002/adfm.201905241&lt;/url&gt;&lt;/related-urls&gt;&lt;/urls&gt;&lt;electronic-resource-num&gt;https://doi.org/10.1002/adfm.201905241&lt;/electronic-resource-num&gt;&lt;/record&gt;&lt;/Cite&gt;&lt;/EndNote&gt;</w:instrText>
      </w:r>
      <w:r w:rsidR="00F83E33">
        <w:fldChar w:fldCharType="separate"/>
      </w:r>
      <w:r w:rsidR="00F83E33">
        <w:rPr>
          <w:noProof/>
        </w:rPr>
        <w:t>(Amit et al. 2020)</w:t>
      </w:r>
      <w:r w:rsidR="00F83E33">
        <w:fldChar w:fldCharType="end"/>
      </w:r>
      <w:r w:rsidR="00F83E33">
        <w:t xml:space="preserve">. </w:t>
      </w:r>
    </w:p>
    <w:p w14:paraId="1BF527FC" w14:textId="77777777" w:rsidR="009C3744" w:rsidRDefault="009C3744" w:rsidP="00F14FF3">
      <w:pPr>
        <w:spacing w:after="0" w:line="240" w:lineRule="auto"/>
        <w:contextualSpacing/>
      </w:pPr>
    </w:p>
    <w:p w14:paraId="074FE90F" w14:textId="77777777" w:rsidR="00D45A6E" w:rsidRDefault="00D45A6E" w:rsidP="00F14FF3">
      <w:pPr>
        <w:spacing w:after="0" w:line="240" w:lineRule="auto"/>
        <w:contextualSpacing/>
      </w:pPr>
    </w:p>
    <w:p w14:paraId="4BC434EC" w14:textId="77777777" w:rsidR="00FB4B16" w:rsidRDefault="00FB4B16" w:rsidP="00F14FF3">
      <w:pPr>
        <w:spacing w:after="0" w:line="240" w:lineRule="auto"/>
        <w:contextualSpacing/>
      </w:pPr>
    </w:p>
    <w:p w14:paraId="45F0C1FD" w14:textId="42133B6B" w:rsidR="000A4703" w:rsidRDefault="000A4703" w:rsidP="00F14FF3">
      <w:pPr>
        <w:spacing w:after="0" w:line="240" w:lineRule="auto"/>
        <w:contextualSpacing/>
        <w:rPr>
          <w:b/>
          <w:bCs/>
        </w:rPr>
      </w:pPr>
      <w:r w:rsidRPr="00635637">
        <w:rPr>
          <w:b/>
          <w:bCs/>
        </w:rPr>
        <w:t>2.</w:t>
      </w:r>
      <w:r w:rsidR="00400BA8">
        <w:rPr>
          <w:b/>
          <w:bCs/>
        </w:rPr>
        <w:t>4</w:t>
      </w:r>
      <w:r w:rsidRPr="00635637">
        <w:rPr>
          <w:b/>
          <w:bCs/>
        </w:rPr>
        <w:t>.3. Temperature sensor</w:t>
      </w:r>
    </w:p>
    <w:p w14:paraId="76DB5AC6" w14:textId="77777777" w:rsidR="00400BA8" w:rsidRPr="00635637" w:rsidRDefault="00400BA8" w:rsidP="00F14FF3">
      <w:pPr>
        <w:spacing w:after="0" w:line="240" w:lineRule="auto"/>
        <w:contextualSpacing/>
        <w:rPr>
          <w:b/>
          <w:bCs/>
        </w:rPr>
      </w:pPr>
    </w:p>
    <w:p w14:paraId="687CFAC1" w14:textId="5A907318" w:rsidR="00A32540" w:rsidRDefault="00E93CE5" w:rsidP="00F14FF3">
      <w:pPr>
        <w:spacing w:after="0" w:line="240" w:lineRule="auto"/>
        <w:contextualSpacing/>
      </w:pPr>
      <w:r>
        <w:t xml:space="preserve">A fully soft, wearable glove </w:t>
      </w:r>
      <w:r w:rsidR="002F4D36">
        <w:t>uses an OTS temperature sensor, LM35 temperature sensor by Texas Instruments,</w:t>
      </w:r>
      <w:r>
        <w:t xml:space="preserve"> which is</w:t>
      </w:r>
      <w:r w:rsidR="002F4D36">
        <w:t xml:space="preserve"> used for</w:t>
      </w:r>
      <w:r>
        <w:t xml:space="preserve"> environment sensing</w:t>
      </w:r>
      <w:r w:rsidR="002F4D36">
        <w:t>. The LM35 temperature sensor has a small package size (4.30 mm x 4.30 mm), temperature range from -55</w:t>
      </w:r>
      <w:r w:rsidR="002F4D36">
        <w:rPr>
          <w:rFonts w:cs="Times New Roman"/>
        </w:rPr>
        <w:t>°</w:t>
      </w:r>
      <w:r w:rsidR="002F4D36">
        <w:t>C to 150</w:t>
      </w:r>
      <w:r w:rsidR="002F4D36">
        <w:rPr>
          <w:rFonts w:cs="Times New Roman"/>
        </w:rPr>
        <w:t>°</w:t>
      </w:r>
      <w:r w:rsidR="002F4D36">
        <w:t>C, and an analog output with a 10 mV/</w:t>
      </w:r>
      <w:r w:rsidR="00A72A35">
        <w:rPr>
          <w:rFonts w:cs="Times New Roman"/>
        </w:rPr>
        <w:t>°</w:t>
      </w:r>
      <w:r w:rsidR="002F4D36">
        <w:t>C scale factor</w:t>
      </w:r>
      <w:r w:rsidR="00A72A35">
        <w:t xml:space="preserve"> </w:t>
      </w:r>
      <w:r w:rsidR="00A72A35">
        <w:fldChar w:fldCharType="begin"/>
      </w:r>
      <w:r w:rsidR="00A72A35">
        <w:instrText xml:space="preserve"> ADDIN EN.CITE &lt;EndNote&gt;&lt;Cite&gt;&lt;Author&gt;Hughes&lt;/Author&gt;&lt;Year&gt;2020&lt;/Year&gt;&lt;RecNum&gt;6&lt;/RecNum&gt;&lt;DisplayText&gt;(Hughes et al. 2020)&lt;/DisplayText&gt;&lt;record&gt;&lt;rec-number&gt;6&lt;/rec-number&gt;&lt;foreign-keys&gt;&lt;key app="EN" db-id="9tzd5awr0xevfgesp5250eddd20zf5s09zwx" timestamp="1611104895" guid="2d32f306-ca8e-4dfe-aa71-dd0882e263c2"&gt;6&lt;/key&gt;&lt;/foreign-keys&gt;&lt;ref-type name="Journal Article"&gt;17&lt;/ref-type&gt;&lt;contributors&gt;&lt;authors&gt;&lt;author&gt;Hughes, Josie&lt;/author&gt;&lt;author&gt;Spielberg, Andrew&lt;/author&gt;&lt;author&gt;Chounlakone, Mark&lt;/author&gt;&lt;author&gt;Chang, Gloria&lt;/author&gt;&lt;author&gt;Matusik, Wojciech&lt;/author&gt;&lt;author&gt;Rus, Daniela&lt;/author&gt;&lt;/authors&gt;&lt;/contributors&gt;&lt;titles&gt;&lt;title&gt;A Simple, Inexpensive, Wearable Glove with Hybrid Resistive-Pressure Sensors for Computational Sensing, Proprioception, and Task Identification&lt;/title&gt;&lt;secondary-title&gt;Advanced Intelligent Systems&lt;/secondary-title&gt;&lt;/titles&gt;&lt;periodical&gt;&lt;full-title&gt;Advanced Intelligent Systems&lt;/full-title&gt;&lt;/periodical&gt;&lt;pages&gt;2000002&lt;/pages&gt;&lt;volume&gt;2&lt;/volume&gt;&lt;number&gt;6&lt;/number&gt;&lt;keywords&gt;&lt;keyword&gt;machine learning&lt;/keyword&gt;&lt;keyword&gt;multimodal sensing&lt;/keyword&gt;&lt;keyword&gt;soft sensing&lt;/keyword&gt;&lt;keyword&gt;task recognition&lt;/keyword&gt;&lt;keyword&gt;wearable computing&lt;/keyword&gt;&lt;keyword&gt;wearable gloves&lt;/keyword&gt;&lt;/keywords&gt;&lt;dates&gt;&lt;year&gt;2020&lt;/year&gt;&lt;pub-dates&gt;&lt;date&gt;2020/06/01&lt;/date&gt;&lt;/pub-dates&gt;&lt;/dates&gt;&lt;publisher&gt;John Wiley &amp;amp; Sons, Ltd&lt;/publisher&gt;&lt;isbn&gt;2640-4567&lt;/isbn&gt;&lt;work-type&gt;https://doi.org/10.1002/aisy.202000002&lt;/work-type&gt;&lt;urls&gt;&lt;related-urls&gt;&lt;url&gt;https://doi.org/10.1002/aisy.202000002&lt;/url&gt;&lt;/related-urls&gt;&lt;/urls&gt;&lt;electronic-resource-num&gt;https://doi.org/10.1002/aisy.202000002&lt;/electronic-resource-num&gt;&lt;access-date&gt;2021/01/19&lt;/access-date&gt;&lt;/record&gt;&lt;/Cite&gt;&lt;/EndNote&gt;</w:instrText>
      </w:r>
      <w:r w:rsidR="00A72A35">
        <w:fldChar w:fldCharType="separate"/>
      </w:r>
      <w:r w:rsidR="00A72A35">
        <w:rPr>
          <w:noProof/>
        </w:rPr>
        <w:t>(Hughes et al. 2020)</w:t>
      </w:r>
      <w:r w:rsidR="00A72A35">
        <w:fldChar w:fldCharType="end"/>
      </w:r>
      <w:r w:rsidR="002F4D36">
        <w:t>.</w:t>
      </w:r>
    </w:p>
    <w:p w14:paraId="7E00C276" w14:textId="6CD2563C" w:rsidR="00581989" w:rsidRDefault="00581989" w:rsidP="00F14FF3">
      <w:pPr>
        <w:spacing w:after="0" w:line="240" w:lineRule="auto"/>
        <w:contextualSpacing/>
      </w:pPr>
    </w:p>
    <w:p w14:paraId="5C432FB6" w14:textId="22401D05" w:rsidR="00B02CBF" w:rsidRDefault="00B02CBF" w:rsidP="00F14FF3">
      <w:pPr>
        <w:spacing w:after="0" w:line="240" w:lineRule="auto"/>
        <w:contextualSpacing/>
      </w:pPr>
      <w:r>
        <w:t xml:space="preserve">The e-glove system was </w:t>
      </w:r>
      <w:r w:rsidR="009B41C2">
        <w:t xml:space="preserve">built </w:t>
      </w:r>
      <w:proofErr w:type="gramStart"/>
      <w:r w:rsidR="009B41C2">
        <w:t>off of</w:t>
      </w:r>
      <w:proofErr w:type="gramEnd"/>
      <w:r w:rsidR="009B41C2">
        <w:t xml:space="preserve"> a commercial stretchable nitrile glove by applying epoxy on the surface to provide adhesive support. </w:t>
      </w:r>
      <w:proofErr w:type="gramStart"/>
      <w:r w:rsidR="009B41C2">
        <w:t>An</w:t>
      </w:r>
      <w:proofErr w:type="gramEnd"/>
      <w:r w:rsidR="009B41C2">
        <w:t xml:space="preserve"> conductive AgNW ink was screen-printed onto the surface of the glove to act as the interconnects between the sensors and the testing elements. The temperature sensors are made of Au (100 nm thick_ and filamentary serpentine interconenctors (Au, 300 nm thick) ADD MORE TO THIS </w:t>
      </w:r>
      <w:r w:rsidR="009B41C2">
        <w:fldChar w:fldCharType="begin"/>
      </w:r>
      <w:r w:rsidR="00177E66">
        <w:instrText xml:space="preserve"> ADDIN EN.CITE &lt;EndNote&gt;&lt;Cite&gt;&lt;Author&gt;Kim&lt;/Author&gt;&lt;Year&gt;2019&lt;/Year&gt;&lt;RecNum&gt;70&lt;/RecNum&gt;&lt;DisplayText&gt;(Kim et al. 2019)&lt;/DisplayText&gt;&lt;record&gt;&lt;rec-number&gt;70&lt;/rec-number&gt;&lt;foreign-keys&gt;&lt;key app="EN" db-id="9tzd5awr0xevfgesp5250eddd20zf5s09zwx" timestamp="1612322256" guid="d0605630-23f3-4885-b5e4-59d8a08f02a5"&gt;70&lt;/key&gt;&lt;/foreign-keys&gt;&lt;ref-type name="Journal Article"&gt;17&lt;/ref-type&gt;&lt;contributors&gt;&lt;authors&gt;&lt;author&gt;Kim, Min Ku&lt;/author&gt;&lt;author&gt;Parasuraman, Ramviyas Nattanmai&lt;/author&gt;&lt;author&gt;Wang, Liu&lt;/author&gt;&lt;author&gt;Park, Yeonsoo&lt;/author&gt;&lt;author&gt;Kim, Bongjoong&lt;/author&gt;&lt;author&gt;Lee, Seung Jun&lt;/author&gt;&lt;author&gt;Lu, Nanshu&lt;/author&gt;&lt;author&gt;Min, Byung-Cheol&lt;/author&gt;&lt;author&gt;Lee, Chi Hwan&lt;/author&gt;&lt;/authors&gt;&lt;/contributors&gt;&lt;titles&gt;&lt;title&gt;Soft-packaged sensory glove system for human-like natural interaction and control of prosthetic hands&lt;/title&gt;&lt;secondary-title&gt;NPG Asia Materials&lt;/secondary-title&gt;&lt;/titles&gt;&lt;periodical&gt;&lt;full-title&gt;NPG Asia Materials&lt;/full-title&gt;&lt;/periodical&gt;&lt;pages&gt;43&lt;/pages&gt;&lt;volume&gt;11&lt;/volume&gt;&lt;number&gt;1&lt;/number&gt;&lt;dates&gt;&lt;year&gt;2019&lt;/year&gt;&lt;pub-dates&gt;&lt;date&gt;2019/08/30&lt;/date&gt;&lt;/pub-dates&gt;&lt;/dates&gt;&lt;isbn&gt;1884-4057&lt;/isbn&gt;&lt;urls&gt;&lt;related-urls&gt;&lt;url&gt;https://doi.org/10.1038/s41427-019-0143-9&lt;/url&gt;&lt;/related-urls&gt;&lt;/urls&gt;&lt;electronic-resource-num&gt;10.1038/s41427-019-0143-9&lt;/electronic-resource-num&gt;&lt;/record&gt;&lt;/Cite&gt;&lt;/EndNote&gt;</w:instrText>
      </w:r>
      <w:r w:rsidR="009B41C2">
        <w:fldChar w:fldCharType="separate"/>
      </w:r>
      <w:r w:rsidR="009B41C2">
        <w:rPr>
          <w:noProof/>
        </w:rPr>
        <w:t>(Kim et al. 2019)</w:t>
      </w:r>
      <w:r w:rsidR="009B41C2">
        <w:fldChar w:fldCharType="end"/>
      </w:r>
      <w:r w:rsidR="009B41C2">
        <w:t xml:space="preserve">. </w:t>
      </w:r>
    </w:p>
    <w:p w14:paraId="08D1B2AE" w14:textId="77777777" w:rsidR="00B02CBF" w:rsidRDefault="00B02CBF" w:rsidP="00F14FF3">
      <w:pPr>
        <w:spacing w:after="0" w:line="240" w:lineRule="auto"/>
        <w:contextualSpacing/>
      </w:pPr>
    </w:p>
    <w:p w14:paraId="2F37096F" w14:textId="43946403" w:rsidR="00581989" w:rsidRPr="00581989" w:rsidRDefault="00581989" w:rsidP="00581989">
      <w:pPr>
        <w:spacing w:after="0" w:line="240" w:lineRule="auto"/>
        <w:contextualSpacing/>
        <w:rPr>
          <w:b/>
          <w:bCs/>
        </w:rPr>
      </w:pPr>
      <w:r w:rsidRPr="00581989">
        <w:rPr>
          <w:b/>
          <w:bCs/>
        </w:rPr>
        <w:t>2.</w:t>
      </w:r>
      <w:r>
        <w:rPr>
          <w:b/>
          <w:bCs/>
        </w:rPr>
        <w:t>5</w:t>
      </w:r>
      <w:r w:rsidRPr="00581989">
        <w:rPr>
          <w:b/>
          <w:bCs/>
        </w:rPr>
        <w:t>. Limitations and challenges</w:t>
      </w:r>
    </w:p>
    <w:p w14:paraId="6D71C07D" w14:textId="77777777" w:rsidR="00581989" w:rsidRDefault="00581989" w:rsidP="00581989">
      <w:pPr>
        <w:spacing w:after="0" w:line="240" w:lineRule="auto"/>
        <w:contextualSpacing/>
      </w:pPr>
    </w:p>
    <w:p w14:paraId="322EE33D" w14:textId="77777777" w:rsidR="00394D25" w:rsidRDefault="00581989" w:rsidP="00581989">
      <w:pPr>
        <w:spacing w:after="0" w:line="240" w:lineRule="auto"/>
        <w:contextualSpacing/>
      </w:pPr>
      <w:r>
        <w:t>Although these wearable sensor gloves have improved the status quo, they are lacking in many different areas. Many examples presented in this paper are bulky and cumbersome to use. They require a thick membrane (fabric, plastic, or leather) to attach these sensors to a user’s hand. Additionally, the</w:t>
      </w:r>
      <w:r w:rsidR="00FD3C08">
        <w:t>re is a lot of room to improve the</w:t>
      </w:r>
      <w:r>
        <w:t xml:space="preserve"> data acquisition system</w:t>
      </w:r>
      <w:r w:rsidR="00FD3C08">
        <w:t>. Most examples present a small sensor with a large data acquisition system. This data acquisition system is occasionally wired requiring a cable to provide power to the wearable sens</w:t>
      </w:r>
      <w:r w:rsidR="00A61B65">
        <w:t>ing</w:t>
      </w:r>
      <w:r w:rsidR="00FD3C08">
        <w:t xml:space="preserve"> glove. This presents a poor user interaction that could use some improvement. With the recent advancements in Bluetooth, the longer range and higher data transfer rates enable sensor gloves to use a small Bluetooth transmission module</w:t>
      </w:r>
      <w:r w:rsidR="00A61B65">
        <w:t xml:space="preserve"> to transmit the data collected from the various sensors on the sensor glove</w:t>
      </w:r>
      <w:r w:rsidR="00FD3C08">
        <w:t>. The major drawback moving forward</w:t>
      </w:r>
      <w:r w:rsidR="00A61B65">
        <w:t xml:space="preserve"> for wearable sensing gloves</w:t>
      </w:r>
      <w:r w:rsidR="00FD3C08">
        <w:t xml:space="preserve"> is the size and weight of the battery</w:t>
      </w:r>
      <w:r w:rsidR="00A61B65">
        <w:t>. Advancements in nano particle manufacturing enable smaller sensors to be manufactured, flexible circuit boards to be thinner and flexible. However, until the energy density of batteries is dramatically improved, the battery will be the largest inhibitor to seamless user interaction.</w:t>
      </w:r>
    </w:p>
    <w:p w14:paraId="1434348F" w14:textId="77777777" w:rsidR="00394D25" w:rsidRDefault="00394D25" w:rsidP="00581989">
      <w:pPr>
        <w:spacing w:after="0" w:line="240" w:lineRule="auto"/>
        <w:contextualSpacing/>
      </w:pPr>
    </w:p>
    <w:p w14:paraId="3C1BCAA7" w14:textId="2BC1AF91" w:rsidR="00581989" w:rsidRDefault="00394D25" w:rsidP="00581989">
      <w:pPr>
        <w:spacing w:after="0" w:line="240" w:lineRule="auto"/>
        <w:contextualSpacing/>
      </w:pPr>
      <w:r w:rsidRPr="00394D25">
        <w:t>Finger sweatiness during a prolonged performance was also success-fully eliminated by using a breathable fabric.</w:t>
      </w:r>
      <w:r w:rsidR="00D464AD">
        <w:t xml:space="preserve">  </w:t>
      </w:r>
    </w:p>
    <w:p w14:paraId="0F2F0BE5" w14:textId="1AE80A43" w:rsidR="00E47064" w:rsidRDefault="00E47064" w:rsidP="00581989">
      <w:pPr>
        <w:spacing w:after="0" w:line="240" w:lineRule="auto"/>
        <w:contextualSpacing/>
      </w:pPr>
    </w:p>
    <w:p w14:paraId="52DE7D69" w14:textId="4E6C3B10" w:rsidR="00E47064" w:rsidRDefault="00E47064" w:rsidP="00581989">
      <w:pPr>
        <w:spacing w:after="0" w:line="240" w:lineRule="auto"/>
        <w:contextualSpacing/>
      </w:pPr>
      <w:r w:rsidRPr="00E47064">
        <w:t>Various improvements have been made to the gloves since their introduction to the market, and they are advertised to fit to human hands well because they are stretchable and lightweight. However, these gloves tend to feel hard and tight because of the bending sensors and hard glove fabrics, and users’ hands tend to become sweaty after long-term use; further improvements are highly desirable.</w:t>
      </w:r>
    </w:p>
    <w:p w14:paraId="2B166693" w14:textId="77777777" w:rsidR="00635637" w:rsidRDefault="00635637" w:rsidP="00F14FF3">
      <w:pPr>
        <w:spacing w:after="0" w:line="240" w:lineRule="auto"/>
        <w:contextualSpacing/>
      </w:pPr>
    </w:p>
    <w:p w14:paraId="7B4D806F" w14:textId="29654F98" w:rsidR="007315B2" w:rsidRDefault="007315B2" w:rsidP="00F14FF3">
      <w:pPr>
        <w:spacing w:after="0" w:line="240" w:lineRule="auto"/>
        <w:contextualSpacing/>
        <w:rPr>
          <w:b/>
          <w:bCs/>
        </w:rPr>
      </w:pPr>
      <w:r w:rsidRPr="00635637">
        <w:rPr>
          <w:b/>
          <w:bCs/>
        </w:rPr>
        <w:t xml:space="preserve">3. Sensory </w:t>
      </w:r>
      <w:r w:rsidR="000A4703" w:rsidRPr="00635637">
        <w:rPr>
          <w:b/>
          <w:bCs/>
        </w:rPr>
        <w:t>f</w:t>
      </w:r>
      <w:r w:rsidRPr="00635637">
        <w:rPr>
          <w:b/>
          <w:bCs/>
        </w:rPr>
        <w:t xml:space="preserve">eedback </w:t>
      </w:r>
      <w:r w:rsidR="000A4703" w:rsidRPr="00635637">
        <w:rPr>
          <w:b/>
          <w:bCs/>
        </w:rPr>
        <w:t>d</w:t>
      </w:r>
      <w:r w:rsidRPr="00635637">
        <w:rPr>
          <w:b/>
          <w:bCs/>
        </w:rPr>
        <w:t>evice</w:t>
      </w:r>
    </w:p>
    <w:p w14:paraId="2EAB33EA" w14:textId="77777777" w:rsidR="00400BA8" w:rsidRPr="00635637" w:rsidRDefault="00400BA8" w:rsidP="00F14FF3">
      <w:pPr>
        <w:spacing w:after="0" w:line="240" w:lineRule="auto"/>
        <w:contextualSpacing/>
        <w:rPr>
          <w:b/>
          <w:bCs/>
        </w:rPr>
      </w:pPr>
    </w:p>
    <w:p w14:paraId="12615F4A" w14:textId="77777777" w:rsidR="002E63A8" w:rsidRDefault="002E63A8" w:rsidP="002E63A8">
      <w:pPr>
        <w:spacing w:after="0" w:line="240" w:lineRule="auto"/>
        <w:contextualSpacing/>
      </w:pPr>
      <w:r>
        <w:t xml:space="preserve">People with sensory impaired or artificial limbs are unable to determine the current state of their limbs at any given time and rely on vision and memory to manipulate their limbs. Dexterous </w:t>
      </w:r>
      <w:r>
        <w:lastRenderedPageBreak/>
        <w:t xml:space="preserve">limb manipulation relies on a closed loop control comprised of motor output and incoming sensory feedback [6]. For instance, when ordered to grasp an object, the brain outputs a motor signal to the hand which uses memory to anticipate the forces and position needed to complete the given task. Once the hand has grasped the object, cutaneous sensation feedback is sent back to the brain and forces and position are adjusted as needed [10]. While a healthy limb would be able to achieve this naturally, a sense-less or artificial limb lacks the ability to adjust to its environment as needed. If the object being grasped requires an unexpected force, a hand unable to sense would likely drop the object as it </w:t>
      </w:r>
      <w:proofErr w:type="gramStart"/>
      <w:r>
        <w:t>wouldn’t</w:t>
      </w:r>
      <w:proofErr w:type="gramEnd"/>
      <w:r>
        <w:t xml:space="preserve"> be able to adapt accordingly. The lack of sensory feedback can also be dangerous as the person is not able to sense when it feels pain, whether it is from encountering a sharp object or a burning surface.</w:t>
      </w:r>
    </w:p>
    <w:p w14:paraId="13E70BA0" w14:textId="24E71CD7" w:rsidR="00635637" w:rsidRDefault="002E63A8" w:rsidP="002E63A8">
      <w:pPr>
        <w:spacing w:after="0" w:line="240" w:lineRule="auto"/>
        <w:contextualSpacing/>
      </w:pPr>
      <w:r>
        <w:t xml:space="preserve">Efforts to tackle this issue include the development of wearable sensory feedback devices which display sensory data cutaneously on a part of the body that </w:t>
      </w:r>
      <w:proofErr w:type="gramStart"/>
      <w:r>
        <w:t>is able to</w:t>
      </w:r>
      <w:proofErr w:type="gramEnd"/>
      <w:r>
        <w:t xml:space="preserve"> sense. The feasibility of such a device has been widely researched throughout the years. Furthermore, these sensory feedback devices have been proven to decrease the cognitive effort required to manipulating an artificial limb, when compared to vision as the sole feedback [18]. Different methods and devices are discussed in further detail in the following sections, focusing on the different ways in which stimulus is created.</w:t>
      </w:r>
    </w:p>
    <w:p w14:paraId="514A296A" w14:textId="77777777" w:rsidR="002E63A8" w:rsidRDefault="002E63A8" w:rsidP="002E63A8">
      <w:pPr>
        <w:spacing w:after="0" w:line="240" w:lineRule="auto"/>
        <w:contextualSpacing/>
      </w:pPr>
    </w:p>
    <w:p w14:paraId="1DC57AC4" w14:textId="0DA65FC9" w:rsidR="007315B2" w:rsidRDefault="007315B2" w:rsidP="00F14FF3">
      <w:pPr>
        <w:spacing w:after="0" w:line="240" w:lineRule="auto"/>
        <w:contextualSpacing/>
        <w:rPr>
          <w:b/>
          <w:bCs/>
        </w:rPr>
      </w:pPr>
      <w:r w:rsidRPr="00635637">
        <w:rPr>
          <w:b/>
          <w:bCs/>
        </w:rPr>
        <w:t xml:space="preserve">3.1. Feedback </w:t>
      </w:r>
      <w:r w:rsidR="000A4703" w:rsidRPr="00635637">
        <w:rPr>
          <w:b/>
          <w:bCs/>
        </w:rPr>
        <w:t>m</w:t>
      </w:r>
      <w:r w:rsidRPr="00635637">
        <w:rPr>
          <w:b/>
          <w:bCs/>
        </w:rPr>
        <w:t>odes</w:t>
      </w:r>
    </w:p>
    <w:p w14:paraId="42B560CF" w14:textId="77777777" w:rsidR="00FD3C08" w:rsidRPr="00635637" w:rsidRDefault="00FD3C08" w:rsidP="00F14FF3">
      <w:pPr>
        <w:spacing w:after="0" w:line="240" w:lineRule="auto"/>
        <w:contextualSpacing/>
        <w:rPr>
          <w:b/>
          <w:bCs/>
        </w:rPr>
      </w:pPr>
    </w:p>
    <w:p w14:paraId="76F278ED" w14:textId="7EEE04DE" w:rsidR="00635637" w:rsidRDefault="002E63A8" w:rsidP="00F14FF3">
      <w:pPr>
        <w:spacing w:after="0" w:line="240" w:lineRule="auto"/>
        <w:contextualSpacing/>
      </w:pPr>
      <w:r w:rsidRPr="002E63A8">
        <w:t xml:space="preserve">Determining an appropriate feedback method is crucial to the success of the feedback device. Sensory feedback modes are divided into 3 categories, listed from most artificial to most authentic: substitution, modality matched, and somatotopically matched feedback. Substitution feedback </w:t>
      </w:r>
      <w:proofErr w:type="gramStart"/>
      <w:r w:rsidRPr="002E63A8">
        <w:t>doesn’t</w:t>
      </w:r>
      <w:proofErr w:type="gramEnd"/>
      <w:r w:rsidRPr="002E63A8">
        <w:t xml:space="preserve"> match the modality of stimulus. This category includes vibrational and electro tactile feedback. Modality matched feedback is congruent to external stimulus. This category includes mechanotactile feedback, or pressure. Somatotopically matched feedback is perceived as if it were on the location where the stimulus is applied. This category involves invasive procedures such as peripheral nerve stimulation and targeted reinnervation. [6]. Naturally, modality matched feedback is preferred as it eases the cognitive burden on the user by being more intuitive [14]. Therefore, a feedback device should be designed to match stimulus modality when possible [7]. *Add </w:t>
      </w:r>
      <w:proofErr w:type="gramStart"/>
      <w:r w:rsidRPr="002E63A8">
        <w:t>transition</w:t>
      </w:r>
      <w:proofErr w:type="gramEnd"/>
    </w:p>
    <w:p w14:paraId="0C3DBAF4" w14:textId="77777777" w:rsidR="002E63A8" w:rsidRDefault="002E63A8" w:rsidP="00F14FF3">
      <w:pPr>
        <w:spacing w:after="0" w:line="240" w:lineRule="auto"/>
        <w:contextualSpacing/>
      </w:pPr>
    </w:p>
    <w:p w14:paraId="6FE317F1" w14:textId="2710406C" w:rsidR="000A4703" w:rsidRDefault="000A4703" w:rsidP="00F14FF3">
      <w:pPr>
        <w:spacing w:after="0" w:line="240" w:lineRule="auto"/>
        <w:contextualSpacing/>
        <w:rPr>
          <w:b/>
          <w:bCs/>
        </w:rPr>
      </w:pPr>
      <w:r w:rsidRPr="00635637">
        <w:rPr>
          <w:b/>
          <w:bCs/>
        </w:rPr>
        <w:t>3.1.1. Electro cutaneous</w:t>
      </w:r>
    </w:p>
    <w:p w14:paraId="358423FC" w14:textId="77777777" w:rsidR="00400BA8" w:rsidRPr="00635637" w:rsidRDefault="00400BA8" w:rsidP="00F14FF3">
      <w:pPr>
        <w:spacing w:after="0" w:line="240" w:lineRule="auto"/>
        <w:contextualSpacing/>
        <w:rPr>
          <w:b/>
          <w:bCs/>
        </w:rPr>
      </w:pPr>
    </w:p>
    <w:p w14:paraId="035AFB23" w14:textId="001C4517" w:rsidR="00635637" w:rsidRDefault="002E63A8" w:rsidP="00F14FF3">
      <w:pPr>
        <w:spacing w:after="0" w:line="240" w:lineRule="auto"/>
        <w:contextualSpacing/>
      </w:pPr>
      <w:r w:rsidRPr="002E63A8">
        <w:t xml:space="preserve">Electric stimulation can be an effective and size efficient way to display sensory feedback. Scott et al. Used electric square waves with a frequency of 3 kHz and a rate between 0-60 pulses/sec to display pinch forces measured by strain gauges of an artificial hand. The signal’s rate was mapped to a corresponding force ranging from 0 to 100 N. This method proved to be useful specially when carrying light objects which would otherwise be dropped in the absence of feedback. [2]. Damian et al. Used electrotactile vibrations on the lumbar area to represent the slipping speed of a distant object. The ability of subjects to prevent the object from slipping was studied with visual feedback only, blind feedback that was not proportional to the rate of slip, and blind feedback congruent with slip speed. Slip speed feedback was the most successful for preventing object drop. The study also showed that as the study progressed, there was no learning; meaning that the subject’s ability to control the slipping object completely depended on </w:t>
      </w:r>
      <w:r w:rsidRPr="002E63A8">
        <w:lastRenderedPageBreak/>
        <w:t>the feedback display. [19]. This is significant as it reiterates the need of such a device and the importance of designing a device that is wearable and ergonomic.</w:t>
      </w:r>
      <w:r w:rsidR="00D464AD">
        <w:t xml:space="preserve"> </w:t>
      </w:r>
    </w:p>
    <w:p w14:paraId="5CA106CB" w14:textId="77777777" w:rsidR="002E63A8" w:rsidRDefault="002E63A8" w:rsidP="00F14FF3">
      <w:pPr>
        <w:spacing w:after="0" w:line="240" w:lineRule="auto"/>
        <w:contextualSpacing/>
      </w:pPr>
    </w:p>
    <w:p w14:paraId="4CBB6E8C" w14:textId="6F711D8C" w:rsidR="000A4703" w:rsidRDefault="000A4703" w:rsidP="00F14FF3">
      <w:pPr>
        <w:spacing w:after="0" w:line="240" w:lineRule="auto"/>
        <w:contextualSpacing/>
        <w:rPr>
          <w:b/>
          <w:bCs/>
        </w:rPr>
      </w:pPr>
      <w:r w:rsidRPr="00635637">
        <w:rPr>
          <w:b/>
          <w:bCs/>
        </w:rPr>
        <w:t xml:space="preserve">3.1.2. </w:t>
      </w:r>
      <w:r w:rsidR="00A32540" w:rsidRPr="00635637">
        <w:rPr>
          <w:b/>
          <w:bCs/>
        </w:rPr>
        <w:t>Vibrotactile</w:t>
      </w:r>
    </w:p>
    <w:p w14:paraId="61878543" w14:textId="77777777" w:rsidR="00400BA8" w:rsidRPr="00635637" w:rsidRDefault="00400BA8" w:rsidP="00F14FF3">
      <w:pPr>
        <w:spacing w:after="0" w:line="240" w:lineRule="auto"/>
        <w:contextualSpacing/>
        <w:rPr>
          <w:b/>
          <w:bCs/>
        </w:rPr>
      </w:pPr>
    </w:p>
    <w:p w14:paraId="799A7543" w14:textId="0A8A2BB5" w:rsidR="002E63A8" w:rsidRDefault="002E63A8" w:rsidP="002E63A8">
      <w:pPr>
        <w:spacing w:after="0" w:line="240" w:lineRule="auto"/>
        <w:contextualSpacing/>
      </w:pPr>
      <w:r>
        <w:t xml:space="preserve">Vibrotactile feedback is undoubtedly the </w:t>
      </w:r>
      <w:r w:rsidR="00581989">
        <w:t>most used</w:t>
      </w:r>
      <w:r>
        <w:t xml:space="preserve"> feedback method due to its affordability and small form factor [20]. Multiple research efforts have investigated vibrotactile displays for manipulation of artificial limbs, control of impaired extremities, and motor learning. </w:t>
      </w:r>
    </w:p>
    <w:p w14:paraId="35918B51" w14:textId="77777777" w:rsidR="002E63A8" w:rsidRDefault="002E63A8" w:rsidP="002E63A8">
      <w:pPr>
        <w:spacing w:after="0" w:line="240" w:lineRule="auto"/>
        <w:contextualSpacing/>
      </w:pPr>
      <w:r>
        <w:t xml:space="preserve">Jiang et al. Developed a low-cost haptic display for multiple sclerosis (MS) patients who often experience reduced sensation causing them to overcompensate and use larger than needed forces when lifting objects. The goal was for subjects to apply the same amount of force on each finger to reduce the overall force being used during lifting. Feedback was delivered using small vibrating motors and evaluated using two methods: event cue (ECF) and amplitude-based feedback (ABF). ECF provided vibration only when the measured force went below a given threshold. ABF provided constant feedback proportional to the magnitude of the force applied. The study concluded that feedback improved the subject’s ability to control the forces on their fingers, and the method preferred depended on the level of impairment of the subject. Those most impaired found ABF most useful while those with lingering sensation found ABF overwhelming and unnecessary. [11]. Walker et al. Used vibration to prevent slip of objects in prostheses users. The study found that visual feedback is the extremely important and their main feedback source, but when not available, added feedback is essential to prevent slip. [13]. </w:t>
      </w:r>
    </w:p>
    <w:p w14:paraId="2B9A858F" w14:textId="77777777" w:rsidR="002E63A8" w:rsidRDefault="002E63A8" w:rsidP="002E63A8">
      <w:pPr>
        <w:spacing w:after="0" w:line="240" w:lineRule="auto"/>
        <w:contextualSpacing/>
      </w:pPr>
      <w:r>
        <w:t xml:space="preserve">Vibrotactile feedback is also widely used for corrective feedback. Redd et al. used a smartphone application to provide vibratory feedback to correct gait issues [5]. While Lieberman et al. developed a sleeved </w:t>
      </w:r>
      <w:proofErr w:type="gramStart"/>
      <w:r>
        <w:t>vest</w:t>
      </w:r>
      <w:proofErr w:type="gramEnd"/>
      <w:r>
        <w:t xml:space="preserve"> which provided vibrotactile feedback for motor learning. The suit could be used for improvement of gait issues and even learning how to dance. The suit provided vibrations proportional to the error of the desired movement. The vibrotactile suit made users more aware of their errors and consequently improved performance. The study also found that skin is most sensitive to frequencies around 20 Hz. [12].</w:t>
      </w:r>
    </w:p>
    <w:p w14:paraId="257B8738" w14:textId="14B59CB6" w:rsidR="00A32540" w:rsidRDefault="002E63A8" w:rsidP="002E63A8">
      <w:pPr>
        <w:spacing w:after="0" w:line="240" w:lineRule="auto"/>
        <w:contextualSpacing/>
      </w:pPr>
      <w:r>
        <w:t xml:space="preserve">*mention studies comparing vibration to other modalities and how although is it greatly used because it is easy and affordable it may not be the optimal feedback mode since it is not modality </w:t>
      </w:r>
      <w:proofErr w:type="gramStart"/>
      <w:r>
        <w:t>matched</w:t>
      </w:r>
      <w:proofErr w:type="gramEnd"/>
    </w:p>
    <w:p w14:paraId="1649A213" w14:textId="77777777" w:rsidR="002E63A8" w:rsidRDefault="002E63A8" w:rsidP="002E63A8">
      <w:pPr>
        <w:spacing w:after="0" w:line="240" w:lineRule="auto"/>
        <w:contextualSpacing/>
      </w:pPr>
    </w:p>
    <w:p w14:paraId="6A36AC92" w14:textId="67715BBF" w:rsidR="00A32540" w:rsidRDefault="00A32540" w:rsidP="00F14FF3">
      <w:pPr>
        <w:spacing w:after="0" w:line="240" w:lineRule="auto"/>
        <w:contextualSpacing/>
        <w:rPr>
          <w:b/>
          <w:bCs/>
        </w:rPr>
      </w:pPr>
      <w:r w:rsidRPr="00635637">
        <w:rPr>
          <w:b/>
          <w:bCs/>
        </w:rPr>
        <w:t>3.1.3. Mechanotactile</w:t>
      </w:r>
    </w:p>
    <w:p w14:paraId="02D98FDF" w14:textId="77777777" w:rsidR="00400BA8" w:rsidRPr="00635637" w:rsidRDefault="00400BA8" w:rsidP="00F14FF3">
      <w:pPr>
        <w:spacing w:after="0" w:line="240" w:lineRule="auto"/>
        <w:contextualSpacing/>
        <w:rPr>
          <w:b/>
          <w:bCs/>
        </w:rPr>
      </w:pPr>
    </w:p>
    <w:p w14:paraId="29D73D3A" w14:textId="2E5B0F63" w:rsidR="00A32540" w:rsidRDefault="002E63A8" w:rsidP="00F14FF3">
      <w:pPr>
        <w:spacing w:after="0" w:line="240" w:lineRule="auto"/>
        <w:contextualSpacing/>
      </w:pPr>
      <w:r w:rsidRPr="002E63A8">
        <w:t xml:space="preserve">Amongst the discussed feedback modalities, mechanotactile feedback is the only that is modality matched. </w:t>
      </w:r>
      <w:proofErr w:type="gramStart"/>
      <w:r w:rsidRPr="002E63A8">
        <w:t>It’s</w:t>
      </w:r>
      <w:proofErr w:type="gramEnd"/>
      <w:r w:rsidRPr="002E63A8">
        <w:t xml:space="preserve"> effectiveness at sensory substitution and its superiority over other modalities has been established by various studies.</w:t>
      </w:r>
    </w:p>
    <w:p w14:paraId="766A026F" w14:textId="77777777" w:rsidR="002E63A8" w:rsidRDefault="002E63A8" w:rsidP="00F14FF3">
      <w:pPr>
        <w:spacing w:after="0" w:line="240" w:lineRule="auto"/>
        <w:contextualSpacing/>
      </w:pPr>
    </w:p>
    <w:p w14:paraId="6963761E" w14:textId="396A5F1A" w:rsidR="00A32540" w:rsidRDefault="00A32540" w:rsidP="00F14FF3">
      <w:pPr>
        <w:spacing w:after="0" w:line="240" w:lineRule="auto"/>
        <w:contextualSpacing/>
        <w:rPr>
          <w:b/>
          <w:bCs/>
        </w:rPr>
      </w:pPr>
      <w:r w:rsidRPr="00635637">
        <w:rPr>
          <w:b/>
          <w:bCs/>
        </w:rPr>
        <w:t>3.1.3. Other novel approaches</w:t>
      </w:r>
    </w:p>
    <w:p w14:paraId="40CF3001" w14:textId="77777777" w:rsidR="00400BA8" w:rsidRPr="00635637" w:rsidRDefault="00400BA8" w:rsidP="00F14FF3">
      <w:pPr>
        <w:spacing w:after="0" w:line="240" w:lineRule="auto"/>
        <w:contextualSpacing/>
        <w:rPr>
          <w:b/>
          <w:bCs/>
        </w:rPr>
      </w:pPr>
    </w:p>
    <w:p w14:paraId="00D04888" w14:textId="11B72D81" w:rsidR="00A32540" w:rsidRDefault="00A32540" w:rsidP="00F14FF3">
      <w:pPr>
        <w:spacing w:after="0" w:line="240" w:lineRule="auto"/>
        <w:contextualSpacing/>
      </w:pPr>
      <w:r>
        <w:t>Sdsd</w:t>
      </w:r>
    </w:p>
    <w:p w14:paraId="1CB7F6D8" w14:textId="3B596409" w:rsidR="00A32540" w:rsidRDefault="00A32540" w:rsidP="00F14FF3">
      <w:pPr>
        <w:spacing w:after="0" w:line="240" w:lineRule="auto"/>
        <w:contextualSpacing/>
      </w:pPr>
    </w:p>
    <w:p w14:paraId="6F5F939E" w14:textId="24E5A74F" w:rsidR="00A32540" w:rsidRDefault="00A32540" w:rsidP="00F14FF3">
      <w:pPr>
        <w:spacing w:after="0" w:line="240" w:lineRule="auto"/>
        <w:contextualSpacing/>
        <w:rPr>
          <w:b/>
          <w:bCs/>
        </w:rPr>
      </w:pPr>
      <w:r w:rsidRPr="00635637">
        <w:rPr>
          <w:b/>
          <w:bCs/>
        </w:rPr>
        <w:t>3.2. Limitations and challenges</w:t>
      </w:r>
    </w:p>
    <w:p w14:paraId="1950521A" w14:textId="77777777" w:rsidR="00400BA8" w:rsidRPr="00635637" w:rsidRDefault="00400BA8" w:rsidP="00F14FF3">
      <w:pPr>
        <w:spacing w:after="0" w:line="240" w:lineRule="auto"/>
        <w:contextualSpacing/>
        <w:rPr>
          <w:b/>
          <w:bCs/>
        </w:rPr>
      </w:pPr>
    </w:p>
    <w:p w14:paraId="2F9E64BE" w14:textId="7ECA148A" w:rsidR="00A32540" w:rsidRDefault="00A32540" w:rsidP="00F14FF3">
      <w:pPr>
        <w:spacing w:after="0" w:line="240" w:lineRule="auto"/>
        <w:contextualSpacing/>
      </w:pPr>
      <w:r>
        <w:t>Sdsfs</w:t>
      </w:r>
    </w:p>
    <w:p w14:paraId="516E6BC2" w14:textId="2982E9CC" w:rsidR="00A32540" w:rsidRDefault="00A32540" w:rsidP="00F14FF3">
      <w:pPr>
        <w:spacing w:after="0" w:line="240" w:lineRule="auto"/>
        <w:contextualSpacing/>
      </w:pPr>
    </w:p>
    <w:p w14:paraId="1E4FEDBC" w14:textId="5F00D8DB" w:rsidR="00A32540" w:rsidRDefault="00A32540" w:rsidP="00F14FF3">
      <w:pPr>
        <w:spacing w:after="0" w:line="240" w:lineRule="auto"/>
        <w:contextualSpacing/>
        <w:rPr>
          <w:b/>
          <w:bCs/>
        </w:rPr>
      </w:pPr>
      <w:r w:rsidRPr="00635637">
        <w:rPr>
          <w:b/>
          <w:bCs/>
        </w:rPr>
        <w:lastRenderedPageBreak/>
        <w:t>4. Conclusions</w:t>
      </w:r>
      <w:r w:rsidR="00635637">
        <w:rPr>
          <w:b/>
          <w:bCs/>
        </w:rPr>
        <w:t xml:space="preserve"> and future perspectives</w:t>
      </w:r>
    </w:p>
    <w:p w14:paraId="3E8C3BF9" w14:textId="77777777" w:rsidR="00400BA8" w:rsidRPr="00635637" w:rsidRDefault="00400BA8" w:rsidP="00F14FF3">
      <w:pPr>
        <w:spacing w:after="0" w:line="240" w:lineRule="auto"/>
        <w:contextualSpacing/>
        <w:rPr>
          <w:b/>
          <w:bCs/>
        </w:rPr>
      </w:pPr>
    </w:p>
    <w:p w14:paraId="40949DCD" w14:textId="3D37E8F9" w:rsidR="00581989" w:rsidRDefault="003C34BA" w:rsidP="00001EE6">
      <w:pPr>
        <w:spacing w:after="0" w:line="240" w:lineRule="auto"/>
        <w:contextualSpacing/>
      </w:pPr>
      <w:r w:rsidRPr="003C34BA">
        <w:t xml:space="preserve">In this paper, we presented a survey of wearable </w:t>
      </w:r>
      <w:r>
        <w:t xml:space="preserve">sensor gloves, as well as </w:t>
      </w:r>
      <w:r w:rsidR="00001EE6">
        <w:t xml:space="preserve">a survey of sensory transfer devices. </w:t>
      </w:r>
      <w:r w:rsidRPr="003C34BA">
        <w:t>We</w:t>
      </w:r>
      <w:r>
        <w:t xml:space="preserve"> narrowed the scope of</w:t>
      </w:r>
      <w:r w:rsidRPr="003C34BA">
        <w:t xml:space="preserve"> the</w:t>
      </w:r>
      <w:r>
        <w:t xml:space="preserve"> wearable sensor gloves</w:t>
      </w:r>
      <w:r w:rsidRPr="003C34BA">
        <w:t xml:space="preserve"> </w:t>
      </w:r>
      <w:r>
        <w:t xml:space="preserve">to focus on three main </w:t>
      </w:r>
      <w:r w:rsidRPr="003C34BA">
        <w:t>categories</w:t>
      </w:r>
      <w:r>
        <w:t xml:space="preserve">: temperature, strain, and pressure. </w:t>
      </w:r>
      <w:r w:rsidR="00001EE6" w:rsidRPr="00001EE6">
        <w:t>We presented commercially available, DIY, and academic versions of sensor gloves that integrate the</w:t>
      </w:r>
      <w:r w:rsidR="00A12811">
        <w:t>se</w:t>
      </w:r>
      <w:r w:rsidR="00001EE6" w:rsidRPr="00001EE6">
        <w:t xml:space="preserve"> sensor</w:t>
      </w:r>
      <w:r w:rsidR="00A12811">
        <w:t>s into a glove form factor</w:t>
      </w:r>
      <w:r w:rsidR="00001EE6" w:rsidRPr="00001EE6">
        <w:t xml:space="preserve">. </w:t>
      </w:r>
      <w:r w:rsidRPr="003C34BA">
        <w:t>We critically analyzed</w:t>
      </w:r>
      <w:r w:rsidR="00001EE6">
        <w:t xml:space="preserve"> </w:t>
      </w:r>
      <w:r w:rsidRPr="003C34BA">
        <w:t>the</w:t>
      </w:r>
      <w:r w:rsidR="00001EE6">
        <w:t xml:space="preserve"> technology used to measure these sensor</w:t>
      </w:r>
      <w:r w:rsidRPr="003C34BA">
        <w:t xml:space="preserve"> categories</w:t>
      </w:r>
      <w:r w:rsidR="00001EE6">
        <w:t>,</w:t>
      </w:r>
      <w:r w:rsidRPr="003C34BA">
        <w:t xml:space="preserve"> and</w:t>
      </w:r>
      <w:r w:rsidR="00001EE6">
        <w:t xml:space="preserve"> we </w:t>
      </w:r>
      <w:r w:rsidRPr="003C34BA">
        <w:t>mentioned</w:t>
      </w:r>
      <w:r w:rsidR="00001EE6">
        <w:t xml:space="preserve"> </w:t>
      </w:r>
      <w:r w:rsidRPr="003C34BA">
        <w:t>their</w:t>
      </w:r>
      <w:r w:rsidR="00001EE6">
        <w:t xml:space="preserve"> </w:t>
      </w:r>
      <w:r w:rsidRPr="003C34BA">
        <w:t>advantages</w:t>
      </w:r>
      <w:r w:rsidR="00001EE6">
        <w:t xml:space="preserve"> </w:t>
      </w:r>
      <w:r w:rsidRPr="003C34BA">
        <w:t>and</w:t>
      </w:r>
      <w:r w:rsidR="00001EE6">
        <w:t xml:space="preserve"> </w:t>
      </w:r>
      <w:r w:rsidRPr="003C34BA">
        <w:t>drawbacks</w:t>
      </w:r>
      <w:r w:rsidR="00001EE6">
        <w:t xml:space="preserve"> for each novel technique used</w:t>
      </w:r>
      <w:r w:rsidRPr="003C34BA">
        <w:t>.</w:t>
      </w:r>
      <w:r w:rsidR="00A12811">
        <w:t xml:space="preserve"> </w:t>
      </w:r>
      <w:r w:rsidR="00936858">
        <w:t xml:space="preserve">Although this literature review only focused on </w:t>
      </w:r>
      <w:r w:rsidR="0084534B">
        <w:t xml:space="preserve">the sensors used </w:t>
      </w:r>
      <w:r w:rsidR="006C00C0">
        <w:t>in wearable sensor gloves,</w:t>
      </w:r>
      <w:r w:rsidR="00001EE6">
        <w:t xml:space="preserve"> there are many </w:t>
      </w:r>
      <w:r w:rsidR="006C00C0">
        <w:t xml:space="preserve">different </w:t>
      </w:r>
      <w:r w:rsidR="00A12811">
        <w:t>method</w:t>
      </w:r>
      <w:r w:rsidR="006C00C0">
        <w:t>s</w:t>
      </w:r>
      <w:r w:rsidR="00001EE6">
        <w:t xml:space="preserve"> </w:t>
      </w:r>
      <w:r w:rsidR="00A12811">
        <w:t>to manufacture</w:t>
      </w:r>
      <w:r w:rsidR="00D74525">
        <w:t xml:space="preserve"> a temperature, strain, and pressure sensor that have not been integrated onto a wearable sensor glove</w:t>
      </w:r>
      <w:r w:rsidR="00A12811">
        <w:t xml:space="preserve"> yet. </w:t>
      </w:r>
      <w:r w:rsidR="006C00C0">
        <w:t>T</w:t>
      </w:r>
      <w:r w:rsidR="00A12811">
        <w:t xml:space="preserve">here is room for innovation and improvement </w:t>
      </w:r>
      <w:r w:rsidR="003175EA">
        <w:t>in</w:t>
      </w:r>
      <w:r w:rsidR="00A12811">
        <w:t xml:space="preserve"> wearable glove</w:t>
      </w:r>
      <w:r w:rsidR="003175EA">
        <w:t xml:space="preserve"> technology</w:t>
      </w:r>
      <w:r w:rsidR="006C00C0">
        <w:t xml:space="preserve">, as </w:t>
      </w:r>
      <w:r w:rsidR="003175EA">
        <w:t>stretchable, flexible sensors</w:t>
      </w:r>
      <w:r w:rsidR="006C00C0">
        <w:t xml:space="preserve"> can be integrated </w:t>
      </w:r>
      <w:r w:rsidR="003175EA">
        <w:t>into wearable sensor gloves. The improved mechanical properties of these sensors can reduce the thickness of the wearable sensor glove, increase the user</w:t>
      </w:r>
      <w:r w:rsidR="00F21B62">
        <w:t>’s</w:t>
      </w:r>
      <w:r w:rsidR="003175EA">
        <w:t xml:space="preserve"> comfort, and</w:t>
      </w:r>
      <w:r w:rsidR="00F21B62">
        <w:t xml:space="preserve"> allow the user to interact with their environment in a more natural way.</w:t>
      </w:r>
      <w:r w:rsidR="00FD3C08">
        <w:t xml:space="preserve"> </w:t>
      </w:r>
      <w:r w:rsidR="00F21B62">
        <w:t xml:space="preserve">Regarding the sensory transfer device, </w:t>
      </w:r>
      <w:r w:rsidR="00001EE6" w:rsidRPr="00001EE6">
        <w:t>various methods</w:t>
      </w:r>
      <w:r w:rsidR="00F21B62">
        <w:t xml:space="preserve"> are presented</w:t>
      </w:r>
      <w:r w:rsidR="00001EE6" w:rsidRPr="00001EE6">
        <w:t xml:space="preserve"> to translate sensory information</w:t>
      </w:r>
      <w:r w:rsidR="00F21B62">
        <w:t xml:space="preserve"> in the hand</w:t>
      </w:r>
      <w:r w:rsidR="00001EE6" w:rsidRPr="00001EE6">
        <w:t xml:space="preserve"> to other parts of the body.</w:t>
      </w:r>
      <w:r w:rsidR="00F21B62">
        <w:t xml:space="preserve"> We presented background information regarding electro cutaneous, vibrotactile, and mechanotactile feedback methods. These feedback mechanisms have had limited success so far and improvements can be made to reduce the size of these mechanisms and increase the cognitive response to distinguish between various stimuli. </w:t>
      </w:r>
      <w:r w:rsidR="00581989">
        <w:t xml:space="preserve">Overall, wearable sensor gloves and sensory transfer feedback devices will have a greatly improve the status quo in prosthetics, rehabilitation devices, and virtual reality applications. </w:t>
      </w:r>
    </w:p>
    <w:p w14:paraId="54E39260" w14:textId="6F7A4421" w:rsidR="00001EE6" w:rsidRDefault="00581989" w:rsidP="00001EE6">
      <w:pPr>
        <w:spacing w:after="0" w:line="240" w:lineRule="auto"/>
        <w:contextualSpacing/>
      </w:pPr>
      <w:r>
        <w:t xml:space="preserve"> </w:t>
      </w:r>
    </w:p>
    <w:p w14:paraId="275AC389" w14:textId="044D33B8" w:rsidR="002E63A8" w:rsidRDefault="002E63A8" w:rsidP="00F14FF3">
      <w:pPr>
        <w:spacing w:after="0" w:line="240" w:lineRule="auto"/>
        <w:contextualSpacing/>
        <w:rPr>
          <w:b/>
          <w:bCs/>
        </w:rPr>
      </w:pPr>
      <w:r>
        <w:rPr>
          <w:b/>
          <w:bCs/>
        </w:rPr>
        <w:t>A</w:t>
      </w:r>
      <w:r w:rsidRPr="002E63A8">
        <w:rPr>
          <w:b/>
          <w:bCs/>
        </w:rPr>
        <w:t>uthorship contribution statemen</w:t>
      </w:r>
      <w:r>
        <w:rPr>
          <w:b/>
          <w:bCs/>
        </w:rPr>
        <w:t>t</w:t>
      </w:r>
    </w:p>
    <w:p w14:paraId="20C5CAC6" w14:textId="77777777" w:rsidR="00400BA8" w:rsidRDefault="00400BA8" w:rsidP="00F14FF3">
      <w:pPr>
        <w:spacing w:after="0" w:line="240" w:lineRule="auto"/>
        <w:contextualSpacing/>
        <w:rPr>
          <w:b/>
          <w:bCs/>
        </w:rPr>
      </w:pPr>
    </w:p>
    <w:p w14:paraId="194E73D3" w14:textId="77777777" w:rsidR="00400BA8" w:rsidRDefault="002E63A8" w:rsidP="00F14FF3">
      <w:pPr>
        <w:spacing w:after="0" w:line="240" w:lineRule="auto"/>
        <w:contextualSpacing/>
      </w:pPr>
      <w:r>
        <w:rPr>
          <w:b/>
          <w:bCs/>
        </w:rPr>
        <w:t xml:space="preserve">Carl Demolder: </w:t>
      </w:r>
      <w:r>
        <w:t xml:space="preserve">Conceptualization, writing – original draft, review, and editing. </w:t>
      </w:r>
    </w:p>
    <w:p w14:paraId="28A26CF3" w14:textId="77777777" w:rsidR="00400BA8" w:rsidRDefault="002E63A8" w:rsidP="00F14FF3">
      <w:pPr>
        <w:spacing w:after="0" w:line="240" w:lineRule="auto"/>
        <w:contextualSpacing/>
      </w:pPr>
      <w:r w:rsidRPr="002E63A8">
        <w:rPr>
          <w:b/>
          <w:bCs/>
        </w:rPr>
        <w:t>Alicia Molina:</w:t>
      </w:r>
      <w:r>
        <w:t xml:space="preserve"> Conceptualization, writing – original draft, review, and editing. </w:t>
      </w:r>
    </w:p>
    <w:p w14:paraId="2F7A65C8" w14:textId="77777777" w:rsidR="00400BA8" w:rsidRDefault="002E63A8" w:rsidP="00F14FF3">
      <w:pPr>
        <w:spacing w:after="0" w:line="240" w:lineRule="auto"/>
        <w:contextualSpacing/>
      </w:pPr>
      <w:r w:rsidRPr="002E63A8">
        <w:rPr>
          <w:b/>
          <w:bCs/>
        </w:rPr>
        <w:t>Frank Hammond:</w:t>
      </w:r>
      <w:r>
        <w:t xml:space="preserve"> Conceptualization, writing – review and editing. </w:t>
      </w:r>
    </w:p>
    <w:p w14:paraId="7C1FCCE8" w14:textId="7A3A73D3" w:rsidR="002E63A8" w:rsidRPr="002E63A8" w:rsidRDefault="002E63A8" w:rsidP="00F14FF3">
      <w:pPr>
        <w:spacing w:after="0" w:line="240" w:lineRule="auto"/>
        <w:contextualSpacing/>
      </w:pPr>
      <w:r w:rsidRPr="002E63A8">
        <w:rPr>
          <w:b/>
          <w:bCs/>
        </w:rPr>
        <w:t>Woon-Hong Yeo:</w:t>
      </w:r>
      <w:r>
        <w:t xml:space="preserve"> Conceptualization, writing – review and editing.</w:t>
      </w:r>
    </w:p>
    <w:p w14:paraId="4B0DA215" w14:textId="77777777" w:rsidR="002E63A8" w:rsidRDefault="002E63A8" w:rsidP="00F14FF3">
      <w:pPr>
        <w:spacing w:after="0" w:line="240" w:lineRule="auto"/>
        <w:contextualSpacing/>
        <w:rPr>
          <w:b/>
          <w:bCs/>
        </w:rPr>
      </w:pPr>
    </w:p>
    <w:p w14:paraId="0BB3DE57" w14:textId="58365524" w:rsidR="007315B2" w:rsidRDefault="00635637" w:rsidP="00F14FF3">
      <w:pPr>
        <w:spacing w:after="0" w:line="240" w:lineRule="auto"/>
        <w:contextualSpacing/>
        <w:rPr>
          <w:b/>
          <w:bCs/>
        </w:rPr>
      </w:pPr>
      <w:r w:rsidRPr="00635637">
        <w:rPr>
          <w:b/>
          <w:bCs/>
        </w:rPr>
        <w:t>Conflict of interests</w:t>
      </w:r>
    </w:p>
    <w:p w14:paraId="376D1F9E" w14:textId="77777777" w:rsidR="00400BA8" w:rsidRPr="00635637" w:rsidRDefault="00400BA8" w:rsidP="00F14FF3">
      <w:pPr>
        <w:spacing w:after="0" w:line="240" w:lineRule="auto"/>
        <w:contextualSpacing/>
        <w:rPr>
          <w:b/>
          <w:bCs/>
        </w:rPr>
      </w:pPr>
    </w:p>
    <w:p w14:paraId="46D95196" w14:textId="74D26B8C" w:rsidR="00635637" w:rsidRDefault="00635637" w:rsidP="00F14FF3">
      <w:pPr>
        <w:spacing w:after="0" w:line="240" w:lineRule="auto"/>
        <w:contextualSpacing/>
      </w:pPr>
      <w:r w:rsidRPr="00635637">
        <w:t>We confirm that there are no known conflicts of interest associated with this publication. There has been no significant financial support for this work that could have influenced its outcome.</w:t>
      </w:r>
    </w:p>
    <w:p w14:paraId="4774D989" w14:textId="77777777" w:rsidR="00635637" w:rsidRDefault="00635637" w:rsidP="00F14FF3">
      <w:pPr>
        <w:spacing w:after="0" w:line="240" w:lineRule="auto"/>
        <w:contextualSpacing/>
      </w:pPr>
    </w:p>
    <w:p w14:paraId="34EE7301" w14:textId="714FF20E" w:rsidR="00A32540" w:rsidRDefault="00A32540" w:rsidP="00F14FF3">
      <w:pPr>
        <w:spacing w:after="0" w:line="240" w:lineRule="auto"/>
        <w:contextualSpacing/>
        <w:rPr>
          <w:b/>
          <w:bCs/>
        </w:rPr>
      </w:pPr>
      <w:r w:rsidRPr="00635637">
        <w:rPr>
          <w:b/>
          <w:bCs/>
        </w:rPr>
        <w:t>Acknowledgements</w:t>
      </w:r>
    </w:p>
    <w:p w14:paraId="2305EF36" w14:textId="77777777" w:rsidR="00343BB5" w:rsidRDefault="00343BB5" w:rsidP="00F14FF3">
      <w:pPr>
        <w:spacing w:after="0" w:line="240" w:lineRule="auto"/>
        <w:contextualSpacing/>
        <w:rPr>
          <w:b/>
          <w:bCs/>
        </w:rPr>
      </w:pPr>
    </w:p>
    <w:p w14:paraId="31D58588" w14:textId="6A22FC1F" w:rsidR="00161C9E" w:rsidRDefault="00635637" w:rsidP="00343BB5">
      <w:pPr>
        <w:spacing w:after="0" w:line="240" w:lineRule="auto"/>
        <w:contextualSpacing/>
      </w:pPr>
      <w:r w:rsidRPr="00635637">
        <w:t>This literature review is s</w:t>
      </w:r>
      <w:r>
        <w:t>upported</w:t>
      </w:r>
      <w:r w:rsidRPr="00635637">
        <w:t xml:space="preserve"> by a grant provided by Scott Kozin, M.D., a clinician at the Shriners Children Hospital in Philadelphia, PA.</w:t>
      </w:r>
      <w:r w:rsidR="00161C9E">
        <w:t xml:space="preserve"> </w:t>
      </w:r>
    </w:p>
    <w:p w14:paraId="51458AAC" w14:textId="12501C42" w:rsidR="00400BA8" w:rsidRDefault="00400BA8">
      <w:r>
        <w:br w:type="page"/>
      </w:r>
    </w:p>
    <w:p w14:paraId="2658BFC8" w14:textId="3E8922DD" w:rsidR="00400BA8" w:rsidRDefault="00400BA8" w:rsidP="00F14FF3">
      <w:pPr>
        <w:spacing w:after="0" w:line="240" w:lineRule="auto"/>
        <w:contextualSpacing/>
        <w:rPr>
          <w:b/>
          <w:bCs/>
        </w:rPr>
      </w:pPr>
      <w:r w:rsidRPr="00400BA8">
        <w:rPr>
          <w:b/>
          <w:bCs/>
        </w:rPr>
        <w:lastRenderedPageBreak/>
        <w:t>References</w:t>
      </w:r>
    </w:p>
    <w:p w14:paraId="1717D0C3" w14:textId="07B08ADC" w:rsidR="00400BA8" w:rsidRDefault="00400BA8" w:rsidP="00F14FF3">
      <w:pPr>
        <w:spacing w:after="0" w:line="240" w:lineRule="auto"/>
        <w:contextualSpacing/>
      </w:pPr>
    </w:p>
    <w:p w14:paraId="7949F6DD" w14:textId="3DB73A86" w:rsidR="009D7CF0" w:rsidRPr="009D7CF0" w:rsidRDefault="00161C9E" w:rsidP="009D7CF0">
      <w:pPr>
        <w:pStyle w:val="EndNoteBibliography"/>
        <w:spacing w:after="0"/>
      </w:pPr>
      <w:r>
        <w:fldChar w:fldCharType="begin"/>
      </w:r>
      <w:r>
        <w:instrText xml:space="preserve"> ADDIN EN.REFLIST </w:instrText>
      </w:r>
      <w:r>
        <w:fldChar w:fldCharType="separate"/>
      </w:r>
      <w:r w:rsidR="009D7CF0" w:rsidRPr="009D7CF0">
        <w:t xml:space="preserve">5DT, F.D.T., 2021. 5DT Data Glove Ultra. p. 5DT Data Glove Ultra. Fifth Dimension Technologies, </w:t>
      </w:r>
      <w:hyperlink r:id="rId4" w:history="1">
        <w:r w:rsidR="009D7CF0" w:rsidRPr="009D7CF0">
          <w:rPr>
            <w:rStyle w:val="Hyperlink"/>
          </w:rPr>
          <w:t>https://5dt.com/5dt-data-glove-ultra/</w:t>
        </w:r>
      </w:hyperlink>
      <w:r w:rsidR="009D7CF0" w:rsidRPr="009D7CF0">
        <w:t>.</w:t>
      </w:r>
    </w:p>
    <w:p w14:paraId="5AAE758C" w14:textId="77777777" w:rsidR="009D7CF0" w:rsidRPr="009D7CF0" w:rsidRDefault="009D7CF0" w:rsidP="009D7CF0">
      <w:pPr>
        <w:pStyle w:val="EndNoteBibliography"/>
        <w:spacing w:after="0"/>
      </w:pPr>
      <w:r w:rsidRPr="009D7CF0">
        <w:t>Ahmed, M.A., Zaidan, B.B., Zaidan, A.A., Salih, M.M., Lakulu, M.M.b., 2018. A Review on Systems-Based Sensory Gloves for Sign Language Recognition State of the Art between 2007 and 2017. Sensors 18(7), 2208.</w:t>
      </w:r>
    </w:p>
    <w:p w14:paraId="76756166" w14:textId="77777777" w:rsidR="009D7CF0" w:rsidRPr="009D7CF0" w:rsidRDefault="009D7CF0" w:rsidP="009D7CF0">
      <w:pPr>
        <w:pStyle w:val="EndNoteBibliography"/>
        <w:spacing w:after="0"/>
      </w:pPr>
      <w:r w:rsidRPr="009D7CF0">
        <w:t>Amit, M., Chukoskie, L., Skalsky, A.J., Garudadri, H., Ng, T.N., 2020. Flexible Pressure Sensors for Objective Assessment of Motor Disorders. Advanced Functional Materials 30(20), 1905241.</w:t>
      </w:r>
    </w:p>
    <w:p w14:paraId="2CC9340A" w14:textId="010D98EB" w:rsidR="009D7CF0" w:rsidRPr="009D7CF0" w:rsidRDefault="009D7CF0" w:rsidP="009D7CF0">
      <w:pPr>
        <w:pStyle w:val="EndNoteBibliography"/>
        <w:spacing w:after="0"/>
      </w:pPr>
      <w:r w:rsidRPr="009D7CF0">
        <w:t xml:space="preserve">Anthrotronix, 2021. Stroke-Rehab Glove. pp. Stroke-Rehab Glove. Anthrotronix, </w:t>
      </w:r>
      <w:hyperlink r:id="rId5" w:history="1">
        <w:r w:rsidRPr="009D7CF0">
          <w:rPr>
            <w:rStyle w:val="Hyperlink"/>
          </w:rPr>
          <w:t>https://www.anthrotronix.com/our-work/biomedical-assistive-devices/</w:t>
        </w:r>
      </w:hyperlink>
      <w:r w:rsidRPr="009D7CF0">
        <w:t>.</w:t>
      </w:r>
    </w:p>
    <w:p w14:paraId="474B4C5A" w14:textId="77777777" w:rsidR="009D7CF0" w:rsidRPr="009D7CF0" w:rsidRDefault="009D7CF0" w:rsidP="009D7CF0">
      <w:pPr>
        <w:pStyle w:val="EndNoteBibliography"/>
        <w:spacing w:after="0"/>
      </w:pPr>
      <w:r w:rsidRPr="009D7CF0">
        <w:t>Atalay, O., Atalay, A., Gafford, J., Walsh, C., 2018. A Highly Sensitive Capacitive-Based Soft Pressure Sensor Based on a Conductive Fabric and a Microporous Dielectric Layer. Advanced Materials Technologies 3(1), 1700237.</w:t>
      </w:r>
    </w:p>
    <w:p w14:paraId="5BDA1ACF" w14:textId="77777777" w:rsidR="009D7CF0" w:rsidRPr="009D7CF0" w:rsidRDefault="009D7CF0" w:rsidP="009D7CF0">
      <w:pPr>
        <w:pStyle w:val="EndNoteBibliography"/>
        <w:spacing w:after="0"/>
      </w:pPr>
      <w:r w:rsidRPr="009D7CF0">
        <w:t>Barfidokht, A., Mishra, R.K., Seenivasan, R., Liu, S., Hubble, L.J., Wang, J., Hall, D.A., 2019. Wearable electrochemical glove-based sensor for rapid and on-site detection of fentanyl. Sensors and Actuators B: Chemical 296, 126422.</w:t>
      </w:r>
    </w:p>
    <w:p w14:paraId="1CF7EB92" w14:textId="77777777" w:rsidR="009D7CF0" w:rsidRPr="009D7CF0" w:rsidRDefault="009D7CF0" w:rsidP="009D7CF0">
      <w:pPr>
        <w:pStyle w:val="EndNoteBibliography"/>
        <w:spacing w:after="0"/>
      </w:pPr>
      <w:r w:rsidRPr="009D7CF0">
        <w:t>Bariya, M., Li, L., Ghattamaneni, R., Ahn, C.H., Nyein, H.Y.Y., Tai, L.-C., Javey, A., 2020. Glove-based sensors for multimodal monitoring of natural sweat. Science Advances 6(35), eabb8308.</w:t>
      </w:r>
    </w:p>
    <w:p w14:paraId="356A19A4" w14:textId="077E0718" w:rsidR="009D7CF0" w:rsidRPr="009D7CF0" w:rsidRDefault="009D7CF0" w:rsidP="009D7CF0">
      <w:pPr>
        <w:pStyle w:val="EndNoteBibliography"/>
        <w:spacing w:after="0"/>
      </w:pPr>
      <w:r w:rsidRPr="009D7CF0">
        <w:t xml:space="preserve">BeBop, 2021. BeBop Forte Data Gloves. p. BeBop ARVR Data Glove. Bebop Sensors, </w:t>
      </w:r>
      <w:hyperlink r:id="rId6" w:history="1">
        <w:r w:rsidRPr="009D7CF0">
          <w:rPr>
            <w:rStyle w:val="Hyperlink"/>
          </w:rPr>
          <w:t>https://bebopsensors.com/arvr/</w:t>
        </w:r>
      </w:hyperlink>
      <w:r w:rsidRPr="009D7CF0">
        <w:t>.</w:t>
      </w:r>
    </w:p>
    <w:p w14:paraId="65D6A763" w14:textId="77777777" w:rsidR="009D7CF0" w:rsidRPr="009D7CF0" w:rsidRDefault="009D7CF0" w:rsidP="009D7CF0">
      <w:pPr>
        <w:pStyle w:val="EndNoteBibliography"/>
        <w:spacing w:after="0"/>
      </w:pPr>
      <w:r w:rsidRPr="009D7CF0">
        <w:t>Benchoff, B., 2011. Emulating a Marching Band with Wearable Instruments. p. Emulating a Marching Band with Wearable Instruments. Hackaday, Hackaday.com.</w:t>
      </w:r>
    </w:p>
    <w:p w14:paraId="1BB1785A" w14:textId="52AD38F2" w:rsidR="009D7CF0" w:rsidRPr="009D7CF0" w:rsidRDefault="009D7CF0" w:rsidP="009D7CF0">
      <w:pPr>
        <w:pStyle w:val="EndNoteBibliography"/>
        <w:spacing w:after="0"/>
      </w:pPr>
      <w:r w:rsidRPr="009D7CF0">
        <w:t xml:space="preserve">CaptoGlove, 2020. CaptoGlove Business-Single. p. CaptoGlove is a wireless wearable hand machie interface. CaptoGlove, </w:t>
      </w:r>
      <w:hyperlink r:id="rId7" w:history="1">
        <w:r w:rsidRPr="009D7CF0">
          <w:rPr>
            <w:rStyle w:val="Hyperlink"/>
          </w:rPr>
          <w:t>www.captoglove.com</w:t>
        </w:r>
      </w:hyperlink>
      <w:r w:rsidRPr="009D7CF0">
        <w:t>.</w:t>
      </w:r>
    </w:p>
    <w:p w14:paraId="7399952B" w14:textId="77777777" w:rsidR="009D7CF0" w:rsidRPr="009D7CF0" w:rsidRDefault="009D7CF0" w:rsidP="009D7CF0">
      <w:pPr>
        <w:pStyle w:val="EndNoteBibliography"/>
        <w:spacing w:after="0"/>
      </w:pPr>
      <w:r w:rsidRPr="009D7CF0">
        <w:t>Chen, S., Lou, Z., Chen, D., Jiang, K., Shen, G., 2016. Polymer-Enhanced Highly Stretchable Conductive Fiber Strain Sensor Used for Electronic Data Gloves. Advanced Materials Technologies 1(7), 1600136.</w:t>
      </w:r>
    </w:p>
    <w:p w14:paraId="0FC7438B" w14:textId="77777777" w:rsidR="009D7CF0" w:rsidRPr="009D7CF0" w:rsidRDefault="009D7CF0" w:rsidP="009D7CF0">
      <w:pPr>
        <w:pStyle w:val="EndNoteBibliography"/>
        <w:spacing w:after="0"/>
      </w:pPr>
      <w:r w:rsidRPr="009D7CF0">
        <w:t>Chen, W., Yu, C., Tu, C., Lyu, Z., Tang, J., Ou, S., Fu, Y., Xue, Z., 2020. A Survey on Hand Pose Estimation with Wearable Sensors and Computer-Vision-Based Methods. Sensors 20(4), 1074.</w:t>
      </w:r>
    </w:p>
    <w:p w14:paraId="6F03F4BA" w14:textId="77777777" w:rsidR="009D7CF0" w:rsidRPr="009D7CF0" w:rsidRDefault="009D7CF0" w:rsidP="009D7CF0">
      <w:pPr>
        <w:pStyle w:val="EndNoteBibliography"/>
        <w:spacing w:after="0"/>
      </w:pPr>
      <w:r w:rsidRPr="009D7CF0">
        <w:t>Chortos, A., Liu, J., Bao, Z., 2016. Pursuing prosthetic electronic skin. Nature Materials 15(9), 937-950.</w:t>
      </w:r>
    </w:p>
    <w:p w14:paraId="74F79833" w14:textId="77777777" w:rsidR="009D7CF0" w:rsidRPr="009D7CF0" w:rsidRDefault="009D7CF0" w:rsidP="009D7CF0">
      <w:pPr>
        <w:pStyle w:val="EndNoteBibliography"/>
        <w:spacing w:after="0"/>
      </w:pPr>
      <w:r w:rsidRPr="009D7CF0">
        <w:t>Damian, D.D., Martinez, H., Dermitzakis, K., Hernandez-Arieta, A., Pfeifer, R., 2010. Artificial ridged skin for slippage speed detection in prosthetic hand applications. 2010 IEEE/RSJ International Conference on Intelligent Robots and Systems, pp. 904-909.</w:t>
      </w:r>
    </w:p>
    <w:p w14:paraId="23D2588A" w14:textId="352E92BB" w:rsidR="009D7CF0" w:rsidRPr="009D7CF0" w:rsidRDefault="009D7CF0" w:rsidP="009D7CF0">
      <w:pPr>
        <w:pStyle w:val="EndNoteBibliography"/>
        <w:spacing w:after="0"/>
      </w:pPr>
      <w:r w:rsidRPr="009D7CF0">
        <w:t xml:space="preserve">DanielE58, 2021. Arduino Wearable Keyboard Glove. p. Arduino Wearable Keyboard Glove. </w:t>
      </w:r>
      <w:hyperlink r:id="rId8" w:history="1">
        <w:r w:rsidRPr="009D7CF0">
          <w:rPr>
            <w:rStyle w:val="Hyperlink"/>
          </w:rPr>
          <w:t>www.instructables.com</w:t>
        </w:r>
      </w:hyperlink>
      <w:r w:rsidRPr="009D7CF0">
        <w:t>, Instructables Circuits.</w:t>
      </w:r>
    </w:p>
    <w:p w14:paraId="09A9C52F" w14:textId="77777777" w:rsidR="009D7CF0" w:rsidRPr="009D7CF0" w:rsidRDefault="009D7CF0" w:rsidP="009D7CF0">
      <w:pPr>
        <w:pStyle w:val="EndNoteBibliography"/>
        <w:spacing w:after="0"/>
      </w:pPr>
      <w:r w:rsidRPr="009D7CF0">
        <w:t>Dipietro, L., Sabatini, A.M., Dario, P., 2008. A Survey of Glove-Based Systems and Their Applications. IEEE Transactions on Systems, Man, and Cybernetics, Part C (Applications and Reviews) 38(4), 461-482.</w:t>
      </w:r>
    </w:p>
    <w:p w14:paraId="45E8A3A9" w14:textId="77777777" w:rsidR="009D7CF0" w:rsidRPr="009D7CF0" w:rsidRDefault="009D7CF0" w:rsidP="009D7CF0">
      <w:pPr>
        <w:pStyle w:val="EndNoteBibliography"/>
        <w:spacing w:after="0"/>
      </w:pPr>
      <w:r w:rsidRPr="009D7CF0">
        <w:t>Donaldson, W., 2021. Flex Sensor Glove. p. Flex Sensor Glove Used To Control Robotic Arm. Instructables.com, Instructables Circuits.</w:t>
      </w:r>
    </w:p>
    <w:p w14:paraId="6CC91418" w14:textId="5D03369E" w:rsidR="009D7CF0" w:rsidRPr="009D7CF0" w:rsidRDefault="009D7CF0" w:rsidP="009D7CF0">
      <w:pPr>
        <w:pStyle w:val="EndNoteBibliography"/>
        <w:spacing w:after="0"/>
      </w:pPr>
      <w:r w:rsidRPr="009D7CF0">
        <w:t xml:space="preserve">Emcnany, 2021. Interactive-Gloves. p. Interactive Gloves to be used as a general I/O device. Instructables Circuits, </w:t>
      </w:r>
      <w:hyperlink r:id="rId9" w:history="1">
        <w:r w:rsidRPr="009D7CF0">
          <w:rPr>
            <w:rStyle w:val="Hyperlink"/>
          </w:rPr>
          <w:t>www.instructables.com</w:t>
        </w:r>
      </w:hyperlink>
      <w:r w:rsidRPr="009D7CF0">
        <w:t>.</w:t>
      </w:r>
    </w:p>
    <w:p w14:paraId="30101F9F" w14:textId="43A6FE4F" w:rsidR="009D7CF0" w:rsidRPr="009D7CF0" w:rsidRDefault="009D7CF0" w:rsidP="009D7CF0">
      <w:pPr>
        <w:pStyle w:val="EndNoteBibliography"/>
        <w:spacing w:after="0"/>
      </w:pPr>
      <w:r w:rsidRPr="009D7CF0">
        <w:lastRenderedPageBreak/>
        <w:t xml:space="preserve">Flexpoint, 2021. Flexpoint USB Glove Kit. p. USB Glove Kit. Flexpoint Sensor Systems, </w:t>
      </w:r>
      <w:hyperlink r:id="rId10" w:history="1">
        <w:r w:rsidRPr="009D7CF0">
          <w:rPr>
            <w:rStyle w:val="Hyperlink"/>
          </w:rPr>
          <w:t>https://www.flexpoint.com/usbglovekit</w:t>
        </w:r>
      </w:hyperlink>
      <w:r w:rsidRPr="009D7CF0">
        <w:t>.</w:t>
      </w:r>
    </w:p>
    <w:p w14:paraId="30376DCE" w14:textId="77777777" w:rsidR="009D7CF0" w:rsidRPr="009D7CF0" w:rsidRDefault="009D7CF0" w:rsidP="009D7CF0">
      <w:pPr>
        <w:pStyle w:val="EndNoteBibliography"/>
        <w:spacing w:after="0"/>
      </w:pPr>
      <w:r w:rsidRPr="009D7CF0">
        <w:t>Francés, L., Morer, P., Rodriguez, M.I., Cazón, A., 2019. Design and Development of a Low-Cost Wearable Glove to Track Forces Exerted by Workers in Car Assembly Lines. Sensors 19(2).</w:t>
      </w:r>
    </w:p>
    <w:p w14:paraId="11F44469" w14:textId="77777777" w:rsidR="009D7CF0" w:rsidRPr="009D7CF0" w:rsidRDefault="009D7CF0" w:rsidP="009D7CF0">
      <w:pPr>
        <w:pStyle w:val="EndNoteBibliography"/>
        <w:spacing w:after="0"/>
      </w:pPr>
      <w:r w:rsidRPr="009D7CF0">
        <w:t>Freedman, Z., 2016. Project Grip - Parametric Data Glove. pp. Project Grip - Parametric Data Glove. MakerBot Thingverse, thingverse.com.</w:t>
      </w:r>
    </w:p>
    <w:p w14:paraId="645DDD3B" w14:textId="676490E6" w:rsidR="009D7CF0" w:rsidRPr="009D7CF0" w:rsidRDefault="009D7CF0" w:rsidP="009D7CF0">
      <w:pPr>
        <w:pStyle w:val="EndNoteBibliography"/>
        <w:spacing w:after="0"/>
      </w:pPr>
      <w:r w:rsidRPr="009D7CF0">
        <w:t xml:space="preserve">Freire, R., 2021a. DIY Glove Controller With E-Textile Sensors. pp. DIY Glove Controller With E-Textile Sensors. Instructables Circuits, </w:t>
      </w:r>
      <w:hyperlink r:id="rId11" w:history="1">
        <w:r w:rsidRPr="009D7CF0">
          <w:rPr>
            <w:rStyle w:val="Hyperlink"/>
          </w:rPr>
          <w:t>www.instructables.com</w:t>
        </w:r>
      </w:hyperlink>
      <w:r w:rsidRPr="009D7CF0">
        <w:t>.</w:t>
      </w:r>
    </w:p>
    <w:p w14:paraId="3A356A5E" w14:textId="75595281" w:rsidR="009D7CF0" w:rsidRPr="009D7CF0" w:rsidRDefault="009D7CF0" w:rsidP="009D7CF0">
      <w:pPr>
        <w:pStyle w:val="EndNoteBibliography"/>
        <w:spacing w:after="0"/>
      </w:pPr>
      <w:r w:rsidRPr="009D7CF0">
        <w:t xml:space="preserve">Freire, R., 2021b. Extextile VR Gloves for Vive Tracker. p. Extextile VR Gloves for Vive Tracker. Instructables, </w:t>
      </w:r>
      <w:hyperlink r:id="rId12" w:history="1">
        <w:r w:rsidRPr="009D7CF0">
          <w:rPr>
            <w:rStyle w:val="Hyperlink"/>
          </w:rPr>
          <w:t>https://www.instructables.com/Etextile-VR-Gloves-for-Vive-Tracker/</w:t>
        </w:r>
      </w:hyperlink>
      <w:r w:rsidRPr="009D7CF0">
        <w:t>.</w:t>
      </w:r>
    </w:p>
    <w:p w14:paraId="27E82122" w14:textId="77777777" w:rsidR="009D7CF0" w:rsidRPr="009D7CF0" w:rsidRDefault="009D7CF0" w:rsidP="009D7CF0">
      <w:pPr>
        <w:pStyle w:val="EndNoteBibliography"/>
        <w:spacing w:after="0"/>
      </w:pPr>
      <w:r w:rsidRPr="009D7CF0">
        <w:t>Gao, Y., Ota, H., Schaler, E.W., Chen, K., Zhao, A., Gao, W., Fahad, H.M., Leng, Y., Zheng, A., Xiong, F., Zhang, C., Tai, L.-C., Zhao, P., Fearing, R.S., Javey, A., 2017. Wearable Microfluidic Diaphragm Pressure Sensor for Health and Tactile Touch Monitoring. Advanced Materials 29(39), 1701985.</w:t>
      </w:r>
    </w:p>
    <w:p w14:paraId="1DCA1C57" w14:textId="77777777" w:rsidR="009D7CF0" w:rsidRPr="009D7CF0" w:rsidRDefault="009D7CF0" w:rsidP="009D7CF0">
      <w:pPr>
        <w:pStyle w:val="EndNoteBibliography"/>
        <w:spacing w:after="0"/>
      </w:pPr>
      <w:r w:rsidRPr="009D7CF0">
        <w:t>Hammond, F.L., Mengüç, Y., Wood, R.J., 2014. Toward a modular soft sensor-embedded glove for human hand motion and tactile pressure measurement. 2014 IEEE/RSJ International Conference on Intelligent Robots and Systems, pp. 4000-4007.</w:t>
      </w:r>
    </w:p>
    <w:p w14:paraId="70329D38" w14:textId="77777777" w:rsidR="009D7CF0" w:rsidRPr="009D7CF0" w:rsidRDefault="009D7CF0" w:rsidP="009D7CF0">
      <w:pPr>
        <w:pStyle w:val="EndNoteBibliography"/>
        <w:spacing w:after="0"/>
      </w:pPr>
      <w:r w:rsidRPr="009D7CF0">
        <w:t>Hughes, J., Spielberg, A., Chounlakone, M., Chang, G., Matusik, W., Rus, D., 2020. A Simple, Inexpensive, Wearable Glove with Hybrid Resistive-Pressure Sensors for Computational Sensing, Proprioception, and Task Identification. Advanced Intelligent Systems 2(6), 2000002.</w:t>
      </w:r>
    </w:p>
    <w:p w14:paraId="386633B5" w14:textId="77777777" w:rsidR="009D7CF0" w:rsidRPr="009D7CF0" w:rsidRDefault="009D7CF0" w:rsidP="009D7CF0">
      <w:pPr>
        <w:pStyle w:val="EndNoteBibliography"/>
        <w:spacing w:after="0"/>
      </w:pPr>
      <w:r w:rsidRPr="009D7CF0">
        <w:t>Jeong, Y.R., Park, H., Jin, S.W., Hong, S.Y., Lee, S.-S., Ha, J.S., 2015. Highly Stretchable and Sensitive Strain Sensors Using Fragmentized Graphene Foam. Advanced Functional Materials 25(27), 4228-4236.</w:t>
      </w:r>
    </w:p>
    <w:p w14:paraId="6EC5900D" w14:textId="77777777" w:rsidR="009D7CF0" w:rsidRPr="009D7CF0" w:rsidRDefault="009D7CF0" w:rsidP="009D7CF0">
      <w:pPr>
        <w:pStyle w:val="EndNoteBibliography"/>
        <w:spacing w:after="0"/>
      </w:pPr>
      <w:r w:rsidRPr="009D7CF0">
        <w:t>Ji, S., Jang, J., Hwang, J.C., Lee, Y., Lee, J.-H., Park, J.-U., 2020. Amorphous Oxide Semiconductor Transistors with Air Dielectrics for Transparent and Wearable Pressure Sensor Arrays. Advanced Materials Technologies 5(2), 1900928.</w:t>
      </w:r>
    </w:p>
    <w:p w14:paraId="697D0C80" w14:textId="77777777" w:rsidR="009D7CF0" w:rsidRPr="009D7CF0" w:rsidRDefault="009D7CF0" w:rsidP="009D7CF0">
      <w:pPr>
        <w:pStyle w:val="EndNoteBibliography"/>
        <w:spacing w:after="0"/>
      </w:pPr>
      <w:r w:rsidRPr="009D7CF0">
        <w:t>Khan, H., Razmjou, A., Ebrahimi Warkiani, M., Kottapalli, A., Asadnia, M., 2018. Sensitive and Flexible Polymeric Strain Sensor for Accurate Human Motion Monitoring. Sensors 18(2), 418.</w:t>
      </w:r>
    </w:p>
    <w:p w14:paraId="17CB011F" w14:textId="77777777" w:rsidR="009D7CF0" w:rsidRPr="009D7CF0" w:rsidRDefault="009D7CF0" w:rsidP="009D7CF0">
      <w:pPr>
        <w:pStyle w:val="EndNoteBibliography"/>
        <w:spacing w:after="0"/>
      </w:pPr>
      <w:r w:rsidRPr="009D7CF0">
        <w:t>Kim, H.-J., Thukral, A., Yu, C., 2018. Highly Sensitive and Very Stretchable Strain Sensor Based on a Rubbery Semiconductor. ACS Applied Materials &amp; Interfaces 10(5), 5000-5006.</w:t>
      </w:r>
    </w:p>
    <w:p w14:paraId="334E565B" w14:textId="77777777" w:rsidR="009D7CF0" w:rsidRPr="009D7CF0" w:rsidRDefault="009D7CF0" w:rsidP="009D7CF0">
      <w:pPr>
        <w:pStyle w:val="EndNoteBibliography"/>
        <w:spacing w:after="0"/>
      </w:pPr>
      <w:r w:rsidRPr="009D7CF0">
        <w:t>Kim, J., Lee, M., Shim, H.J., Ghaffari, R., Cho, H.R., Son, D., Jung, Y.H., Soh, M., Choi, C., Jung, S., Chu, K., Jeon, D., Lee, S.-T., Kim, J.H., Choi, S.H., Hyeon, T., Kim, D.-H., 2014. Stretchable silicon nanoribbon electronics for skin prosthesis. Nature Communications 5(1), 5747.</w:t>
      </w:r>
    </w:p>
    <w:p w14:paraId="2CCA37CB" w14:textId="77777777" w:rsidR="009D7CF0" w:rsidRPr="009D7CF0" w:rsidRDefault="009D7CF0" w:rsidP="009D7CF0">
      <w:pPr>
        <w:pStyle w:val="EndNoteBibliography"/>
        <w:spacing w:after="0"/>
      </w:pPr>
      <w:r w:rsidRPr="009D7CF0">
        <w:t>Kim, M.K., Parasuraman, R.N., Wang, L., Park, Y., Kim, B., Lee, S.J., Lu, N., Min, B.-C., Lee, C.H., 2019. Soft-packaged sensory glove system for human-like natural interaction and control of prosthetic hands. NPG Asia Materials 11(1), 43.</w:t>
      </w:r>
    </w:p>
    <w:p w14:paraId="3C06D350" w14:textId="77777777" w:rsidR="009D7CF0" w:rsidRPr="009D7CF0" w:rsidRDefault="009D7CF0" w:rsidP="009D7CF0">
      <w:pPr>
        <w:pStyle w:val="EndNoteBibliography"/>
        <w:spacing w:after="0"/>
      </w:pPr>
      <w:r w:rsidRPr="009D7CF0">
        <w:t>Lee, J., Kim, D.W., Chun, S., Song, J.H., Yoo, E.S., Kim, J.K., Pang, C., 2020. Intrinsically Strain-Insensitive, Hyperelastic Temperature-Sensing Fiber with Compressed Micro-Wrinkles for Integrated Textronics. Advanced Materials Technologies 5(5), 2000073.</w:t>
      </w:r>
    </w:p>
    <w:p w14:paraId="796982B4" w14:textId="77777777" w:rsidR="009D7CF0" w:rsidRPr="009D7CF0" w:rsidRDefault="009D7CF0" w:rsidP="009D7CF0">
      <w:pPr>
        <w:pStyle w:val="EndNoteBibliography"/>
        <w:spacing w:after="0"/>
      </w:pPr>
      <w:r w:rsidRPr="009D7CF0">
        <w:t>Li, P., Anwar Ali, H.P., Cheng, W., Yang, J., Tee, B.C.K., 2020a. Bioinspired Prosthetic Interfaces. Advanced Materials Technologies 5(3), 1900856.</w:t>
      </w:r>
    </w:p>
    <w:p w14:paraId="788BAB1D" w14:textId="77777777" w:rsidR="009D7CF0" w:rsidRPr="009D7CF0" w:rsidRDefault="009D7CF0" w:rsidP="009D7CF0">
      <w:pPr>
        <w:pStyle w:val="EndNoteBibliography"/>
        <w:spacing w:after="0"/>
      </w:pPr>
      <w:r w:rsidRPr="009D7CF0">
        <w:t xml:space="preserve">Li, Y., Zheng, C., Liu, S., Huang, L., Fang, T., Li, J.X., Xu, F., Li, F., 2020b. Smart Glove Integrated with Tunable MWNTs/PDMS Fibers Made of a One-Step Extrusion Method for </w:t>
      </w:r>
      <w:r w:rsidRPr="009D7CF0">
        <w:lastRenderedPageBreak/>
        <w:t>Finger Dexterity, Gesture, and Temperature Recognition. ACS Applied Materials &amp; Interfaces 12(21), 23764-23773.</w:t>
      </w:r>
    </w:p>
    <w:p w14:paraId="5BDB9A7E" w14:textId="77777777" w:rsidR="009D7CF0" w:rsidRPr="009D7CF0" w:rsidRDefault="009D7CF0" w:rsidP="009D7CF0">
      <w:pPr>
        <w:pStyle w:val="EndNoteBibliography"/>
        <w:spacing w:after="0"/>
      </w:pPr>
      <w:r w:rsidRPr="009D7CF0">
        <w:t>Manus-VR, 2021. Manus VR Prime II. pp. Manus-VR Prime II Haptic Manus-VR, Manus-VR.com.</w:t>
      </w:r>
    </w:p>
    <w:p w14:paraId="520C8BE3" w14:textId="16F92C74" w:rsidR="009D7CF0" w:rsidRPr="009D7CF0" w:rsidRDefault="009D7CF0" w:rsidP="009D7CF0">
      <w:pPr>
        <w:pStyle w:val="EndNoteBibliography"/>
        <w:spacing w:after="0"/>
      </w:pPr>
      <w:r w:rsidRPr="009D7CF0">
        <w:t xml:space="preserve">MimuGloves, 2021. Mimu-Gloves. p. Mimu Gloves. Mimu Gloves, </w:t>
      </w:r>
      <w:hyperlink r:id="rId13" w:history="1">
        <w:r w:rsidRPr="009D7CF0">
          <w:rPr>
            <w:rStyle w:val="Hyperlink"/>
          </w:rPr>
          <w:t>www.mimugloves.com</w:t>
        </w:r>
      </w:hyperlink>
      <w:r w:rsidRPr="009D7CF0">
        <w:t>.</w:t>
      </w:r>
    </w:p>
    <w:p w14:paraId="2984127B" w14:textId="7F4BEA45" w:rsidR="009D7CF0" w:rsidRPr="009D7CF0" w:rsidRDefault="009D7CF0" w:rsidP="009D7CF0">
      <w:pPr>
        <w:pStyle w:val="EndNoteBibliography"/>
        <w:spacing w:after="0"/>
      </w:pPr>
      <w:r w:rsidRPr="009D7CF0">
        <w:t xml:space="preserve">Neofect, 2021. Smart Glove for Home. p. Smart Glove for Home using Samsung Tablet. Neofect USA, </w:t>
      </w:r>
      <w:hyperlink r:id="rId14" w:history="1">
        <w:r w:rsidRPr="009D7CF0">
          <w:rPr>
            <w:rStyle w:val="Hyperlink"/>
          </w:rPr>
          <w:t>https://shop.neofect.com/products/neofect-smart-glove</w:t>
        </w:r>
      </w:hyperlink>
      <w:r w:rsidRPr="009D7CF0">
        <w:t>.</w:t>
      </w:r>
    </w:p>
    <w:p w14:paraId="1F1C5388" w14:textId="77777777" w:rsidR="009D7CF0" w:rsidRPr="009D7CF0" w:rsidRDefault="009D7CF0" w:rsidP="009D7CF0">
      <w:pPr>
        <w:pStyle w:val="EndNoteBibliography"/>
        <w:spacing w:after="0"/>
      </w:pPr>
      <w:r w:rsidRPr="009D7CF0">
        <w:t>Noitom, I.I., 2021. Noitom Hi5. p. Hi5 VR Glove. Noitom International Inc., hi5vrglove.com.</w:t>
      </w:r>
    </w:p>
    <w:p w14:paraId="5C6443BA" w14:textId="77777777" w:rsidR="009D7CF0" w:rsidRPr="009D7CF0" w:rsidRDefault="009D7CF0" w:rsidP="009D7CF0">
      <w:pPr>
        <w:pStyle w:val="EndNoteBibliography"/>
        <w:spacing w:after="0"/>
      </w:pPr>
      <w:r w:rsidRPr="009D7CF0">
        <w:t>Novel, G., 2021. Pliance Glove Sensor. p. Pliance Glove Sensor. Novel Gmbh.</w:t>
      </w:r>
    </w:p>
    <w:p w14:paraId="007A1151" w14:textId="77777777" w:rsidR="009D7CF0" w:rsidRPr="009D7CF0" w:rsidRDefault="009D7CF0" w:rsidP="009D7CF0">
      <w:pPr>
        <w:pStyle w:val="EndNoteBibliography"/>
        <w:spacing w:after="0"/>
      </w:pPr>
      <w:r w:rsidRPr="009D7CF0">
        <w:t>Ota, H., Emaminejad, S., Gao, Y., Zhao, A., Wu, E., Challa, S., Chen, K., Fahad, H.M., Jha, A.K., Kiriya, D., Gao, W., Shiraki, H., Morioka, K., Ferguson, A.R., Healy, K.E., Davis, R.W., Javey, A., 2016. Application of 3D Printing for Smart Objects with Embedded Electronic Sensors and Systems. Advanced Materials Technologies 1(1), 1600013.</w:t>
      </w:r>
    </w:p>
    <w:p w14:paraId="719D4F97" w14:textId="77777777" w:rsidR="009D7CF0" w:rsidRPr="009D7CF0" w:rsidRDefault="009D7CF0" w:rsidP="009D7CF0">
      <w:pPr>
        <w:pStyle w:val="EndNoteBibliography"/>
        <w:spacing w:after="0"/>
      </w:pPr>
      <w:r w:rsidRPr="009D7CF0">
        <w:t>Ozioko, O., Hersh, M., Dahiya, R., 2018. Inductance-Based Flexible Pressure Sensor for Assistive Gloves. 2018 IEEE SENSORS, pp. 1-4.</w:t>
      </w:r>
    </w:p>
    <w:p w14:paraId="05A08488" w14:textId="77777777" w:rsidR="009D7CF0" w:rsidRPr="009D7CF0" w:rsidRDefault="009D7CF0" w:rsidP="009D7CF0">
      <w:pPr>
        <w:pStyle w:val="EndNoteBibliography"/>
        <w:spacing w:after="0"/>
      </w:pPr>
      <w:r w:rsidRPr="009D7CF0">
        <w:t>Pasquale, G., 2018. Glove-based systems for medical applications: review of recent advancements. Journal of Textile Engineering &amp; Fashion Technology 4.</w:t>
      </w:r>
    </w:p>
    <w:p w14:paraId="1F965F2C" w14:textId="01F01C6B" w:rsidR="009D7CF0" w:rsidRPr="009D7CF0" w:rsidRDefault="009D7CF0" w:rsidP="009D7CF0">
      <w:pPr>
        <w:pStyle w:val="EndNoteBibliography"/>
        <w:spacing w:after="0"/>
      </w:pPr>
      <w:r w:rsidRPr="009D7CF0">
        <w:t xml:space="preserve">Peregrine, 2021. Peregrine Glove ST. p. Peregrine Glove ST. Peregrine Glove, </w:t>
      </w:r>
      <w:hyperlink r:id="rId15" w:history="1">
        <w:r w:rsidRPr="009D7CF0">
          <w:rPr>
            <w:rStyle w:val="Hyperlink"/>
          </w:rPr>
          <w:t>www.peregrineglove.com</w:t>
        </w:r>
      </w:hyperlink>
      <w:r w:rsidRPr="009D7CF0">
        <w:t>.</w:t>
      </w:r>
    </w:p>
    <w:p w14:paraId="023F61FB" w14:textId="77777777" w:rsidR="009D7CF0" w:rsidRPr="009D7CF0" w:rsidRDefault="009D7CF0" w:rsidP="009D7CF0">
      <w:pPr>
        <w:pStyle w:val="EndNoteBibliography"/>
        <w:spacing w:after="0"/>
      </w:pPr>
      <w:r w:rsidRPr="009D7CF0">
        <w:t>Pizarro, F., Villavicencio, P., Yunge, D., Rodríguez, M., Hermosilla, G., Leiva, A., 2018. Easy-to-Build Textile Pressure Sensor. Sensors 18(4), 1190.</w:t>
      </w:r>
    </w:p>
    <w:p w14:paraId="141131B6" w14:textId="77777777" w:rsidR="009D7CF0" w:rsidRPr="009D7CF0" w:rsidRDefault="009D7CF0" w:rsidP="009D7CF0">
      <w:pPr>
        <w:pStyle w:val="EndNoteBibliography"/>
        <w:spacing w:after="0"/>
      </w:pPr>
      <w:r w:rsidRPr="009D7CF0">
        <w:t>Plusea, 2021. Sensitive Fingertips. p. Sensitive Fingertips. Instructables.com, Instructables Circuits.</w:t>
      </w:r>
    </w:p>
    <w:p w14:paraId="694E66C2" w14:textId="77777777" w:rsidR="009D7CF0" w:rsidRPr="009D7CF0" w:rsidRDefault="009D7CF0" w:rsidP="009D7CF0">
      <w:pPr>
        <w:pStyle w:val="EndNoteBibliography"/>
        <w:spacing w:after="0"/>
      </w:pPr>
      <w:r w:rsidRPr="009D7CF0">
        <w:t>Polishchuk, A., Navaraj, W.T., Heidari, H., Dahiya, R., 2016. Multisensory Smart Glove for Tactile Feedback in Prosthetic Hand. Procedia Engineering 168, 1605-1608.</w:t>
      </w:r>
    </w:p>
    <w:p w14:paraId="1730DA34" w14:textId="6CC0B18B" w:rsidR="009D7CF0" w:rsidRPr="009D7CF0" w:rsidRDefault="009D7CF0" w:rsidP="009D7CF0">
      <w:pPr>
        <w:pStyle w:val="EndNoteBibliography"/>
        <w:spacing w:after="0"/>
      </w:pPr>
      <w:r w:rsidRPr="009D7CF0">
        <w:t xml:space="preserve">PPS, 2021a. Finger TPS | Finger and Hand Pressure Measurement. p. Finger TPS | Finger And Hand Pressure Measurement. Medical Tactile Inc. 2020, </w:t>
      </w:r>
      <w:hyperlink r:id="rId16" w:history="1">
        <w:r w:rsidRPr="009D7CF0">
          <w:rPr>
            <w:rStyle w:val="Hyperlink"/>
          </w:rPr>
          <w:t>https://pressureprofile.com/body-pressure-mapping/finger-tps</w:t>
        </w:r>
      </w:hyperlink>
      <w:r w:rsidRPr="009D7CF0">
        <w:t>.</w:t>
      </w:r>
    </w:p>
    <w:p w14:paraId="5173F01C" w14:textId="26D3983D" w:rsidR="009D7CF0" w:rsidRPr="009D7CF0" w:rsidRDefault="009D7CF0" w:rsidP="009D7CF0">
      <w:pPr>
        <w:pStyle w:val="EndNoteBibliography"/>
        <w:spacing w:after="0"/>
      </w:pPr>
      <w:r w:rsidRPr="009D7CF0">
        <w:t xml:space="preserve">PPS, 2021b. TactileGlove - Hand Pressure Measurement. pp. TactileGlove - Hand Pressure Measurement. Medical Tactile Inc, </w:t>
      </w:r>
      <w:hyperlink r:id="rId17" w:history="1">
        <w:r w:rsidRPr="009D7CF0">
          <w:rPr>
            <w:rStyle w:val="Hyperlink"/>
          </w:rPr>
          <w:t>https://pressureprofile.com/body-pressure-mapping/tactile-glove</w:t>
        </w:r>
      </w:hyperlink>
      <w:r w:rsidRPr="009D7CF0">
        <w:t>.</w:t>
      </w:r>
    </w:p>
    <w:p w14:paraId="14A58C1C" w14:textId="77777777" w:rsidR="009D7CF0" w:rsidRPr="009D7CF0" w:rsidRDefault="009D7CF0" w:rsidP="009D7CF0">
      <w:pPr>
        <w:pStyle w:val="EndNoteBibliography"/>
        <w:spacing w:after="0"/>
      </w:pPr>
      <w:r w:rsidRPr="009D7CF0">
        <w:t>Premaratne, P., 2017. Chapter 2 Historical Development of Hand Gesture Recognition.</w:t>
      </w:r>
    </w:p>
    <w:p w14:paraId="7A27CB6D" w14:textId="77777777" w:rsidR="009D7CF0" w:rsidRPr="009D7CF0" w:rsidRDefault="009D7CF0" w:rsidP="009D7CF0">
      <w:pPr>
        <w:pStyle w:val="EndNoteBibliography"/>
        <w:spacing w:after="0"/>
      </w:pPr>
      <w:r w:rsidRPr="009D7CF0">
        <w:t>Qu, M., Qin, Y., Sun, Y., Xu, H., Schubert, D.W., Zheng, K., Xu, W., Nilsson, F., 2020. Biocompatible, Flexible Strain Sensor Fabricated with Polydopamine-Coated Nanocomposites of Nitrile Rubber and Carbon Black. ACS Applied Materials &amp; Interfaces 12(37), 42140-42152.</w:t>
      </w:r>
    </w:p>
    <w:p w14:paraId="5C2F17A0" w14:textId="77777777" w:rsidR="009D7CF0" w:rsidRPr="009D7CF0" w:rsidRDefault="009D7CF0" w:rsidP="009D7CF0">
      <w:pPr>
        <w:pStyle w:val="EndNoteBibliography"/>
        <w:spacing w:after="0"/>
      </w:pPr>
      <w:r w:rsidRPr="009D7CF0">
        <w:t>Rashid, A., Hasan, O., 2019. Wearable technologies for hand joints monitoring for rehabilitation: A survey. Microelectronics Journal 88, 173-183.</w:t>
      </w:r>
    </w:p>
    <w:p w14:paraId="3CD2CBA9" w14:textId="190CE093" w:rsidR="009D7CF0" w:rsidRPr="009D7CF0" w:rsidRDefault="009D7CF0" w:rsidP="009D7CF0">
      <w:pPr>
        <w:pStyle w:val="EndNoteBibliography"/>
        <w:spacing w:after="0"/>
      </w:pPr>
      <w:r w:rsidRPr="009D7CF0">
        <w:t xml:space="preserve">SenseGlove, 2021. SenseGlove Nova. pp. SenseGlove Nova - The New Sense for VR Training. SenseGlove, </w:t>
      </w:r>
      <w:hyperlink r:id="rId18" w:history="1">
        <w:r w:rsidRPr="009D7CF0">
          <w:rPr>
            <w:rStyle w:val="Hyperlink"/>
          </w:rPr>
          <w:t>https://www.senseglove.com/nova/</w:t>
        </w:r>
      </w:hyperlink>
      <w:r w:rsidRPr="009D7CF0">
        <w:t>.</w:t>
      </w:r>
    </w:p>
    <w:p w14:paraId="3E4858C3" w14:textId="7F1A267C" w:rsidR="009D7CF0" w:rsidRPr="009D7CF0" w:rsidRDefault="009D7CF0" w:rsidP="009D7CF0">
      <w:pPr>
        <w:pStyle w:val="EndNoteBibliography"/>
        <w:spacing w:after="0"/>
      </w:pPr>
      <w:r w:rsidRPr="009D7CF0">
        <w:t xml:space="preserve">SensPro, 2021. The All-Textile Protective Gloves Are Designed For Use In Extinguishing Fires. p. All Textile Protective Gloves are Designed for Use in Extinguishing Fires. Holik International, </w:t>
      </w:r>
      <w:hyperlink r:id="rId19" w:history="1">
        <w:r w:rsidRPr="009D7CF0">
          <w:rPr>
            <w:rStyle w:val="Hyperlink"/>
          </w:rPr>
          <w:t>https://www.senspro.cz/index_en.php</w:t>
        </w:r>
      </w:hyperlink>
      <w:r w:rsidRPr="009D7CF0">
        <w:t>.</w:t>
      </w:r>
    </w:p>
    <w:p w14:paraId="0EA3F145" w14:textId="77777777" w:rsidR="009D7CF0" w:rsidRPr="009D7CF0" w:rsidRDefault="009D7CF0" w:rsidP="009D7CF0">
      <w:pPr>
        <w:pStyle w:val="EndNoteBibliography"/>
        <w:spacing w:after="0"/>
      </w:pPr>
      <w:r w:rsidRPr="009D7CF0">
        <w:t>Shen, Z., Yi, J., Li, X., Lo, M.H.P., Chen, M.Z.Q., Hu, Y., Wang, Z., 2016. A soft stretchable bending sensor and data glove applications. Robotics and Biomimetics 3(1), 22.</w:t>
      </w:r>
    </w:p>
    <w:p w14:paraId="3739834B" w14:textId="196876D2" w:rsidR="009D7CF0" w:rsidRPr="009D7CF0" w:rsidRDefault="009D7CF0" w:rsidP="009D7CF0">
      <w:pPr>
        <w:pStyle w:val="EndNoteBibliography"/>
        <w:spacing w:after="0"/>
      </w:pPr>
      <w:r w:rsidRPr="009D7CF0">
        <w:t xml:space="preserve">Shja7942, 2021. Gesture to Speech/Text Converting Glove. Instructables Circuits, </w:t>
      </w:r>
      <w:hyperlink r:id="rId20" w:history="1">
        <w:r w:rsidRPr="009D7CF0">
          <w:rPr>
            <w:rStyle w:val="Hyperlink"/>
          </w:rPr>
          <w:t>https://www.instructables.com/Gesture-to-SpeechText-Converting-Glove/</w:t>
        </w:r>
      </w:hyperlink>
      <w:r w:rsidRPr="009D7CF0">
        <w:t>.</w:t>
      </w:r>
    </w:p>
    <w:p w14:paraId="5E264A6A" w14:textId="4EA17300" w:rsidR="009D7CF0" w:rsidRPr="009D7CF0" w:rsidRDefault="009D7CF0" w:rsidP="009D7CF0">
      <w:pPr>
        <w:pStyle w:val="EndNoteBibliography"/>
        <w:spacing w:after="0"/>
      </w:pPr>
      <w:r w:rsidRPr="009D7CF0">
        <w:lastRenderedPageBreak/>
        <w:t xml:space="preserve">StretchSense, 2021. MoCap Pro SuperSplay Gloves. p. MoCap Pro SuperSplay Gloves. Stretch Sense, </w:t>
      </w:r>
      <w:hyperlink r:id="rId21" w:history="1">
        <w:r w:rsidRPr="009D7CF0">
          <w:rPr>
            <w:rStyle w:val="Hyperlink"/>
          </w:rPr>
          <w:t>www.stretchsense.com</w:t>
        </w:r>
      </w:hyperlink>
      <w:r w:rsidRPr="009D7CF0">
        <w:t>.</w:t>
      </w:r>
    </w:p>
    <w:p w14:paraId="442C8A0C" w14:textId="77777777" w:rsidR="009D7CF0" w:rsidRPr="009D7CF0" w:rsidRDefault="009D7CF0" w:rsidP="009D7CF0">
      <w:pPr>
        <w:pStyle w:val="EndNoteBibliography"/>
        <w:spacing w:after="0"/>
      </w:pPr>
      <w:r w:rsidRPr="009D7CF0">
        <w:t>Suzuki, K., Yataka, K., Okumiya, Y., Sakakibara, S., Sako, K., Mimura, H., Inoue, Y., 2016. Rapid-Response, Widely Stretchable Sensor of Aligned MWCNT/Elastomer Composites for Human Motion Detection. ACS Sensors 1(6), 817-825.</w:t>
      </w:r>
    </w:p>
    <w:p w14:paraId="78305D5D" w14:textId="77777777" w:rsidR="009D7CF0" w:rsidRPr="009D7CF0" w:rsidRDefault="009D7CF0" w:rsidP="009D7CF0">
      <w:pPr>
        <w:pStyle w:val="EndNoteBibliography"/>
        <w:spacing w:after="0"/>
      </w:pPr>
      <w:r w:rsidRPr="009D7CF0">
        <w:t>Virtual Realities, L., 2018. VMG. p. VMG 8 Multipurpose Data Glove. Virtual Realities, LLC.</w:t>
      </w:r>
    </w:p>
    <w:p w14:paraId="137ACF3F" w14:textId="5776F07A" w:rsidR="009D7CF0" w:rsidRPr="009D7CF0" w:rsidRDefault="009D7CF0" w:rsidP="009D7CF0">
      <w:pPr>
        <w:pStyle w:val="EndNoteBibliography"/>
        <w:spacing w:after="0"/>
      </w:pPr>
      <w:r w:rsidRPr="009D7CF0">
        <w:t xml:space="preserve">Vista Medical, L., Glove Pressure Mapping System. p. Glove Pressure Mapping System. Vista Medical, Ltd. </w:t>
      </w:r>
      <w:hyperlink r:id="rId22" w:history="1">
        <w:r w:rsidRPr="009D7CF0">
          <w:rPr>
            <w:rStyle w:val="Hyperlink"/>
          </w:rPr>
          <w:t>www.boditrak.com</w:t>
        </w:r>
      </w:hyperlink>
      <w:r w:rsidRPr="009D7CF0">
        <w:t xml:space="preserve">, </w:t>
      </w:r>
      <w:hyperlink r:id="rId23" w:history="1">
        <w:r w:rsidRPr="009D7CF0">
          <w:rPr>
            <w:rStyle w:val="Hyperlink"/>
          </w:rPr>
          <w:t>http://www.nexgenergo.com/ergonomics/nexglove.html</w:t>
        </w:r>
      </w:hyperlink>
      <w:r w:rsidRPr="009D7CF0">
        <w:t>.</w:t>
      </w:r>
    </w:p>
    <w:p w14:paraId="23B1B177" w14:textId="612D0284" w:rsidR="009D7CF0" w:rsidRPr="009D7CF0" w:rsidRDefault="009D7CF0" w:rsidP="009D7CF0">
      <w:pPr>
        <w:pStyle w:val="EndNoteBibliography"/>
        <w:spacing w:after="0"/>
      </w:pPr>
      <w:r w:rsidRPr="009D7CF0">
        <w:t xml:space="preserve">vu2aeo, 2021. Haptic Glove with DIY Flex Sensors. p. Haptic Glove with DIY Flex Sensors. Instructables Circuits, </w:t>
      </w:r>
      <w:hyperlink r:id="rId24" w:history="1">
        <w:r w:rsidRPr="009D7CF0">
          <w:rPr>
            <w:rStyle w:val="Hyperlink"/>
          </w:rPr>
          <w:t>www.instructables.com</w:t>
        </w:r>
      </w:hyperlink>
      <w:r w:rsidRPr="009D7CF0">
        <w:t>.</w:t>
      </w:r>
    </w:p>
    <w:p w14:paraId="36468F10" w14:textId="08D29524" w:rsidR="009D7CF0" w:rsidRPr="009D7CF0" w:rsidRDefault="009D7CF0" w:rsidP="009D7CF0">
      <w:pPr>
        <w:pStyle w:val="EndNoteBibliography"/>
        <w:spacing w:after="0"/>
      </w:pPr>
      <w:r w:rsidRPr="009D7CF0">
        <w:t xml:space="preserve">Workaround, G., 2021. ProGlove Index Trigger. p. ProGlove wearable sensor glove. ProGlove, </w:t>
      </w:r>
      <w:hyperlink r:id="rId25" w:history="1">
        <w:r w:rsidRPr="009D7CF0">
          <w:rPr>
            <w:rStyle w:val="Hyperlink"/>
          </w:rPr>
          <w:t>www.proglove.com</w:t>
        </w:r>
      </w:hyperlink>
      <w:r w:rsidRPr="009D7CF0">
        <w:t>.</w:t>
      </w:r>
    </w:p>
    <w:p w14:paraId="40DEC5B4" w14:textId="77777777" w:rsidR="009D7CF0" w:rsidRPr="009D7CF0" w:rsidRDefault="009D7CF0" w:rsidP="009D7CF0">
      <w:pPr>
        <w:pStyle w:val="EndNoteBibliography"/>
        <w:spacing w:after="0"/>
      </w:pPr>
      <w:r w:rsidRPr="009D7CF0">
        <w:t>Wu, R., Ma, L., Hou, C., Meng, Z., Guo, W., Yu, W., Yu, R., Hu, F., Liu, X.Y., 2019. Silk Composite Electronic Textile Sensor for High Space Precision 2D Combo Temperature–Pressure Sensing. Small 15(31), 1901558.</w:t>
      </w:r>
    </w:p>
    <w:p w14:paraId="40815C67" w14:textId="77777777" w:rsidR="009D7CF0" w:rsidRPr="009D7CF0" w:rsidRDefault="009D7CF0" w:rsidP="009D7CF0">
      <w:pPr>
        <w:pStyle w:val="EndNoteBibliography"/>
        <w:spacing w:after="0"/>
      </w:pPr>
      <w:r w:rsidRPr="009D7CF0">
        <w:t>Xu, F., Li, X., Shi, Y., Li, L., Wang, W., He, L., Liu, R., 2018. Recent developments for flexible pressure sensors: a review. Micromachines 9(11), 580.</w:t>
      </w:r>
    </w:p>
    <w:p w14:paraId="27914892" w14:textId="77777777" w:rsidR="009D7CF0" w:rsidRPr="009D7CF0" w:rsidRDefault="009D7CF0" w:rsidP="009D7CF0">
      <w:pPr>
        <w:pStyle w:val="EndNoteBibliography"/>
        <w:spacing w:after="0"/>
      </w:pPr>
      <w:r w:rsidRPr="009D7CF0">
        <w:t>Xu, S., Vogt, D.M., Hsu, W.-H., Osborne, J., Walsh, T., Foster, J.R., Sullivan, S.K., Smith, V.C., Rousing, A.W., Goldfield, E.C., Wood, R.J., 2019. Biocompatible Soft Fluidic Strain and Force Sensors for Wearable Devices. Advanced Functional Materials 29(7), 1807058.</w:t>
      </w:r>
    </w:p>
    <w:p w14:paraId="27AA8DBF" w14:textId="77777777" w:rsidR="009D7CF0" w:rsidRPr="009D7CF0" w:rsidRDefault="009D7CF0" w:rsidP="009D7CF0">
      <w:pPr>
        <w:pStyle w:val="EndNoteBibliography"/>
        <w:spacing w:after="0"/>
      </w:pPr>
      <w:r w:rsidRPr="009D7CF0">
        <w:t>Yeo, J.C., Lee, C., Wang, Z., Lim, C.T., 2016. Tactile sensorized glove for force and motion sensing. 2016 IEEE SENSORS, pp. 1-3.</w:t>
      </w:r>
    </w:p>
    <w:p w14:paraId="15DF8775" w14:textId="77777777" w:rsidR="009D7CF0" w:rsidRPr="009D7CF0" w:rsidRDefault="009D7CF0" w:rsidP="009D7CF0">
      <w:pPr>
        <w:pStyle w:val="EndNoteBibliography"/>
      </w:pPr>
      <w:r w:rsidRPr="009D7CF0">
        <w:t>Zhao, X., Hua, Q., Yu, R., Zhang, Y., Pan, C., 2015. Flexible, Stretchable and Wearable Multifunctional Sensor Array as Artificial Electronic Skin for Static and Dynamic Strain Mapping. Advanced Electronic Materials 1(7), 1500142.</w:t>
      </w:r>
    </w:p>
    <w:p w14:paraId="1ACBBF04" w14:textId="61FBD9CD" w:rsidR="00400BA8" w:rsidRDefault="00161C9E" w:rsidP="00161C9E">
      <w:pPr>
        <w:spacing w:line="240" w:lineRule="auto"/>
        <w:contextualSpacing/>
      </w:pPr>
      <w:r>
        <w:fldChar w:fldCharType="end"/>
      </w:r>
      <w:r w:rsidR="00400BA8">
        <w:br w:type="page"/>
      </w:r>
    </w:p>
    <w:p w14:paraId="49269DF5" w14:textId="77777777" w:rsidR="00400BA8" w:rsidRDefault="00400BA8" w:rsidP="00F14FF3">
      <w:pPr>
        <w:spacing w:after="0" w:line="240" w:lineRule="auto"/>
        <w:contextualSpacing/>
      </w:pPr>
      <w:r w:rsidRPr="00400BA8">
        <w:rPr>
          <w:b/>
          <w:bCs/>
        </w:rPr>
        <w:lastRenderedPageBreak/>
        <w:t>Table 1. Academic papers of existing sensor technologies.</w:t>
      </w:r>
      <w:r w:rsidRPr="00400BA8">
        <w:t xml:space="preserve"> Academic papers are separated by sensor type. Characteristics for each sensor node are detailed below to provide a short description of the sensor.</w:t>
      </w:r>
    </w:p>
    <w:p w14:paraId="6B082DCE" w14:textId="77777777" w:rsidR="00400BA8" w:rsidRDefault="00400BA8" w:rsidP="00F14FF3">
      <w:pPr>
        <w:spacing w:after="0" w:line="240" w:lineRule="auto"/>
        <w:contextualSpacing/>
      </w:pPr>
    </w:p>
    <w:p w14:paraId="5EC7B4F3" w14:textId="5D4249BB" w:rsidR="00400BA8" w:rsidRDefault="0056100A" w:rsidP="00861C12">
      <w:pPr>
        <w:spacing w:after="0" w:line="240" w:lineRule="auto"/>
        <w:contextualSpacing/>
        <w:jc w:val="center"/>
      </w:pPr>
      <w:r>
        <w:rPr>
          <w:noProof/>
        </w:rPr>
        <w:drawing>
          <wp:inline distT="0" distB="0" distL="0" distR="0" wp14:anchorId="47D15A2C" wp14:editId="4E70048C">
            <wp:extent cx="5724525" cy="695346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787658" cy="7030151"/>
                    </a:xfrm>
                    <a:prstGeom prst="rect">
                      <a:avLst/>
                    </a:prstGeom>
                    <a:noFill/>
                  </pic:spPr>
                </pic:pic>
              </a:graphicData>
            </a:graphic>
          </wp:inline>
        </w:drawing>
      </w:r>
    </w:p>
    <w:p w14:paraId="225FDBD3" w14:textId="76555187" w:rsidR="0056100A" w:rsidRDefault="0056100A" w:rsidP="00861C12">
      <w:pPr>
        <w:spacing w:after="0" w:line="240" w:lineRule="auto"/>
        <w:contextualSpacing/>
        <w:jc w:val="center"/>
      </w:pPr>
    </w:p>
    <w:p w14:paraId="5B5E3431" w14:textId="42259583" w:rsidR="00462325" w:rsidRDefault="00462325">
      <w:r>
        <w:br w:type="page"/>
      </w:r>
    </w:p>
    <w:p w14:paraId="36E5AAF7" w14:textId="0523BFC0" w:rsidR="0056100A" w:rsidRDefault="00B37657" w:rsidP="00462325">
      <w:pPr>
        <w:spacing w:after="0" w:line="240" w:lineRule="auto"/>
        <w:contextualSpacing/>
        <w:jc w:val="center"/>
      </w:pPr>
      <w:r>
        <w:rPr>
          <w:noProof/>
        </w:rPr>
        <w:lastRenderedPageBreak/>
        <w:drawing>
          <wp:inline distT="0" distB="0" distL="0" distR="0" wp14:anchorId="477FEB5C" wp14:editId="4AC328FB">
            <wp:extent cx="5943600" cy="6094095"/>
            <wp:effectExtent l="0" t="0" r="0" b="1905"/>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943600" cy="6094095"/>
                    </a:xfrm>
                    <a:prstGeom prst="rect">
                      <a:avLst/>
                    </a:prstGeom>
                  </pic:spPr>
                </pic:pic>
              </a:graphicData>
            </a:graphic>
          </wp:inline>
        </w:drawing>
      </w:r>
    </w:p>
    <w:p w14:paraId="16CEC958" w14:textId="747D0EB7" w:rsidR="0056100A" w:rsidRDefault="0056100A" w:rsidP="00462325">
      <w:pPr>
        <w:spacing w:after="0" w:line="240" w:lineRule="auto"/>
        <w:contextualSpacing/>
      </w:pPr>
      <w:r w:rsidRPr="0056100A">
        <w:rPr>
          <w:b/>
          <w:bCs/>
        </w:rPr>
        <w:t>Fig. 1. Wearable sensor gloves using different sensor technology.</w:t>
      </w:r>
      <w:r w:rsidRPr="0056100A">
        <w:t xml:space="preserve"> (</w:t>
      </w:r>
      <w:r w:rsidR="00AF6468">
        <w:t>A</w:t>
      </w:r>
      <w:r w:rsidRPr="0056100A">
        <w:t xml:space="preserve">) Glove with strain sensor made from ethylene propylene rubber </w:t>
      </w:r>
      <w:r w:rsidR="00161C9E">
        <w:fldChar w:fldCharType="begin"/>
      </w:r>
      <w:r w:rsidR="00161C9E">
        <w:instrText xml:space="preserve"> ADDIN EN.CITE &lt;EndNote&gt;&lt;Cite&gt;&lt;Author&gt;Shen&lt;/Author&gt;&lt;Year&gt;2016&lt;/Year&gt;&lt;RecNum&gt;1&lt;/RecNum&gt;&lt;DisplayText&gt;(Shen et al. 2016)&lt;/DisplayText&gt;&lt;record&gt;&lt;rec-number&gt;1&lt;/rec-number&gt;&lt;foreign-keys&gt;&lt;key app="EN" db-id="9tzd5awr0xevfgesp5250eddd20zf5s09zwx" timestamp="1611103647" guid="1765fcc1-55dd-46e8-8f62-221d19186497"&gt;1&lt;/key&gt;&lt;/foreign-keys&gt;&lt;ref-type name="Journal Article"&gt;17&lt;/ref-type&gt;&lt;contributors&gt;&lt;authors&gt;&lt;author&gt;Shen, Zhong&lt;/author&gt;&lt;author&gt;Yi, Juan&lt;/author&gt;&lt;author&gt;Li, Xiaodong&lt;/author&gt;&lt;author&gt;Lo, Mark Hin Pei&lt;/author&gt;&lt;author&gt;Chen, Michael Z. Q.&lt;/author&gt;&lt;author&gt;Hu, Yong&lt;/author&gt;&lt;author&gt;Wang, Zheng&lt;/author&gt;&lt;/authors&gt;&lt;/contributors&gt;&lt;titles&gt;&lt;title&gt;A soft stretchable bending sensor and data glove applications&lt;/title&gt;&lt;secondary-title&gt;Robotics and Biomimetics&lt;/secondary-title&gt;&lt;/titles&gt;&lt;periodical&gt;&lt;full-title&gt;Robotics and Biomimetics&lt;/full-title&gt;&lt;/periodical&gt;&lt;pages&gt;22&lt;/pages&gt;&lt;volume&gt;3&lt;/volume&gt;&lt;number&gt;1&lt;/number&gt;&lt;dates&gt;&lt;year&gt;2016&lt;/year&gt;&lt;pub-dates&gt;&lt;date&gt;2016/12/01&lt;/date&gt;&lt;/pub-dates&gt;&lt;/dates&gt;&lt;isbn&gt;2197-3768&lt;/isbn&gt;&lt;urls&gt;&lt;related-urls&gt;&lt;url&gt;https://doi.org/10.1186/s40638-016-0051-1&lt;/url&gt;&lt;/related-urls&gt;&lt;/urls&gt;&lt;electronic-resource-num&gt;10.1186/s40638-016-0051-1&lt;/electronic-resource-num&gt;&lt;/record&gt;&lt;/Cite&gt;&lt;/EndNote&gt;</w:instrText>
      </w:r>
      <w:r w:rsidR="00161C9E">
        <w:fldChar w:fldCharType="separate"/>
      </w:r>
      <w:r w:rsidR="00161C9E">
        <w:rPr>
          <w:noProof/>
        </w:rPr>
        <w:t>(Shen et al. 2016)</w:t>
      </w:r>
      <w:r w:rsidR="00161C9E">
        <w:fldChar w:fldCharType="end"/>
      </w:r>
      <w:r w:rsidRPr="0056100A">
        <w:t xml:space="preserve"> </w:t>
      </w:r>
      <w:r w:rsidR="00AF6468" w:rsidRPr="0056100A">
        <w:t>(</w:t>
      </w:r>
      <w:r w:rsidR="00AF6468">
        <w:t>B</w:t>
      </w:r>
      <w:r w:rsidR="00AF6468" w:rsidRPr="0056100A">
        <w:t xml:space="preserve">) Glove with strain sensors made from a silver nanowire layer </w:t>
      </w:r>
      <w:r w:rsidR="00AF6468">
        <w:fldChar w:fldCharType="begin"/>
      </w:r>
      <w:r w:rsidR="00AF6468">
        <w:instrText xml:space="preserve"> ADDIN EN.CITE &lt;EndNote&gt;&lt;Cite&gt;&lt;Author&gt;Chen&lt;/Author&gt;&lt;Year&gt;2016&lt;/Year&gt;&lt;RecNum&gt;14&lt;/RecNum&gt;&lt;DisplayText&gt;(Chen et al. 2016)&lt;/DisplayText&gt;&lt;record&gt;&lt;rec-number&gt;14&lt;/rec-number&gt;&lt;foreign-keys&gt;&lt;key app="EN" db-id="9tzd5awr0xevfgesp5250eddd20zf5s09zwx" timestamp="1611106577" guid="75baec71-ea2f-4939-bfe6-47d2232fb6ad"&gt;14&lt;/key&gt;&lt;/foreign-keys&gt;&lt;ref-type name="Journal Article"&gt;17&lt;/ref-type&gt;&lt;contributors&gt;&lt;authors&gt;&lt;author&gt;Chen, Shuai&lt;/author&gt;&lt;author&gt;Lou, Zheng&lt;/author&gt;&lt;author&gt;Chen, Di&lt;/author&gt;&lt;author&gt;Jiang, Kai&lt;/author&gt;&lt;author&gt;Shen, Guozhen&lt;/author&gt;&lt;/authors&gt;&lt;/contributors&gt;&lt;titles&gt;&lt;title&gt;Polymer-Enhanced Highly Stretchable Conductive Fiber Strain Sensor Used for Electronic Data Gloves&lt;/title&gt;&lt;secondary-title&gt;Advanced Materials Technologies&lt;/secondary-title&gt;&lt;/titles&gt;&lt;periodical&gt;&lt;full-title&gt;Advanced Materials Technologies&lt;/full-title&gt;&lt;/periodical&gt;&lt;pages&gt;1600136&lt;/pages&gt;&lt;volume&gt;1&lt;/volume&gt;&lt;number&gt;7&lt;/number&gt;&lt;keywords&gt;&lt;keyword&gt;conductive fibers&lt;/keyword&gt;&lt;keyword&gt;data gloves&lt;/keyword&gt;&lt;keyword&gt;strain sensors&lt;/keyword&gt;&lt;keyword&gt;P(VDF-TrFE)&lt;/keyword&gt;&lt;keyword&gt;wearable electronics&lt;/keyword&gt;&lt;/keywords&gt;&lt;dates&gt;&lt;year&gt;2016&lt;/year&gt;&lt;pub-dates&gt;&lt;date&gt;2016/10/01&lt;/date&gt;&lt;/pub-dates&gt;&lt;/dates&gt;&lt;publisher&gt;John Wiley &amp;amp; Sons, Ltd&lt;/publisher&gt;&lt;isbn&gt;2365-709X&lt;/isbn&gt;&lt;work-type&gt;https://doi.org/10.1002/admt.201600136&lt;/work-type&gt;&lt;urls&gt;&lt;related-urls&gt;&lt;url&gt;https://doi.org/10.1002/admt.201600136&lt;/url&gt;&lt;/related-urls&gt;&lt;/urls&gt;&lt;electronic-resource-num&gt;https://doi.org/10.1002/admt.201600136&lt;/electronic-resource-num&gt;&lt;access-date&gt;2021/01/19&lt;/access-date&gt;&lt;/record&gt;&lt;/Cite&gt;&lt;/EndNote&gt;</w:instrText>
      </w:r>
      <w:r w:rsidR="00AF6468">
        <w:fldChar w:fldCharType="separate"/>
      </w:r>
      <w:r w:rsidR="00AF6468">
        <w:rPr>
          <w:noProof/>
        </w:rPr>
        <w:t>(Chen et al. 2016)</w:t>
      </w:r>
      <w:r w:rsidR="00AF6468">
        <w:fldChar w:fldCharType="end"/>
      </w:r>
      <w:r w:rsidR="00AF6468" w:rsidRPr="0056100A">
        <w:t xml:space="preserve"> </w:t>
      </w:r>
      <w:r w:rsidRPr="0056100A">
        <w:t>(C) Glove with strain sensors made from</w:t>
      </w:r>
      <w:r w:rsidR="00B34AC6">
        <w:t xml:space="preserve"> carbon particles embedded in </w:t>
      </w:r>
      <w:r w:rsidR="00B34AC6" w:rsidRPr="00B34AC6">
        <w:t>nitrile butadiene rubber</w:t>
      </w:r>
      <w:r w:rsidR="00B34AC6">
        <w:t xml:space="preserve"> </w:t>
      </w:r>
      <w:r w:rsidR="00B34AC6">
        <w:fldChar w:fldCharType="begin"/>
      </w:r>
      <w:r w:rsidR="00296ACD">
        <w:instrText xml:space="preserve"> ADDIN EN.CITE &lt;EndNote&gt;&lt;Cite&gt;&lt;Author&gt;Qu&lt;/Author&gt;&lt;Year&gt;2020&lt;/Year&gt;&lt;RecNum&gt;27&lt;/RecNum&gt;&lt;DisplayText&gt;(Qu et al. 2020)&lt;/DisplayText&gt;&lt;record&gt;&lt;rec-number&gt;27&lt;/rec-number&gt;&lt;foreign-keys&gt;&lt;key app="EN" db-id="9tzd5awr0xevfgesp5250eddd20zf5s09zwx" timestamp="1611615251" guid="d69bb4e9-4d3b-4087-b683-dd2af716328c"&gt;27&lt;/key&gt;&lt;/foreign-keys&gt;&lt;ref-type name="Journal Article"&gt;17&lt;/ref-type&gt;&lt;contributors&gt;&lt;authors&gt;&lt;author&gt;Qu, Muchao&lt;/author&gt;&lt;author&gt;Qin, Yijing&lt;/author&gt;&lt;author&gt;Sun, Yue&lt;/author&gt;&lt;author&gt;Xu, Huagen&lt;/author&gt;&lt;author&gt;Schubert, Dirk W.&lt;/author&gt;&lt;author&gt;Zheng, Kai&lt;/author&gt;&lt;author&gt;Xu, Wei&lt;/author&gt;&lt;author&gt;Nilsson, Fritjof&lt;/author&gt;&lt;/authors&gt;&lt;/contributors&gt;&lt;titles&gt;&lt;title&gt;Biocompatible, Flexible Strain Sensor Fabricated with Polydopamine-Coated Nanocomposites of Nitrile Rubber and Carbon Black&lt;/title&gt;&lt;secondary-title&gt;ACS Applied Materials &amp;amp; Interfaces&lt;/secondary-title&gt;&lt;/titles&gt;&lt;periodical&gt;&lt;full-title&gt;ACS Applied Materials &amp;amp; Interfaces&lt;/full-title&gt;&lt;/periodical&gt;&lt;pages&gt;42140-42152&lt;/pages&gt;&lt;volume&gt;12&lt;/volume&gt;&lt;number&gt;37&lt;/number&gt;&lt;dates&gt;&lt;year&gt;2020&lt;/year&gt;&lt;pub-dates&gt;&lt;date&gt;2020/09/16&lt;/date&gt;&lt;/pub-dates&gt;&lt;/dates&gt;&lt;publisher&gt;American Chemical Society&lt;/publisher&gt;&lt;isbn&gt;1944-8244&lt;/isbn&gt;&lt;urls&gt;&lt;related-urls&gt;&lt;url&gt;https://doi.org/10.1021/acsami.0c11937&lt;/url&gt;&lt;/related-urls&gt;&lt;/urls&gt;&lt;electronic-resource-num&gt;10.1021/acsami.0c11937&lt;/electronic-resource-num&gt;&lt;/record&gt;&lt;/Cite&gt;&lt;/EndNote&gt;</w:instrText>
      </w:r>
      <w:r w:rsidR="00B34AC6">
        <w:fldChar w:fldCharType="separate"/>
      </w:r>
      <w:r w:rsidR="00B34AC6">
        <w:rPr>
          <w:noProof/>
        </w:rPr>
        <w:t>(Qu et al. 2020)</w:t>
      </w:r>
      <w:r w:rsidR="00B34AC6">
        <w:fldChar w:fldCharType="end"/>
      </w:r>
      <w:r w:rsidRPr="0056100A">
        <w:t xml:space="preserve"> (D) Glove with pressure sensors made from potassium iodide and glycerol solution </w:t>
      </w:r>
      <w:r w:rsidR="00161C9E">
        <w:fldChar w:fldCharType="begin"/>
      </w:r>
      <w:r w:rsidR="00161C9E">
        <w:instrText xml:space="preserve"> ADDIN EN.CITE &lt;EndNote&gt;&lt;Cite&gt;&lt;Author&gt;Xu&lt;/Author&gt;&lt;Year&gt;2019&lt;/Year&gt;&lt;RecNum&gt;7&lt;/RecNum&gt;&lt;DisplayText&gt;(Xu et al. 2019)&lt;/DisplayText&gt;&lt;record&gt;&lt;rec-number&gt;7&lt;/rec-number&gt;&lt;foreign-keys&gt;&lt;key app="EN" db-id="9tzd5awr0xevfgesp5250eddd20zf5s09zwx" timestamp="1611104996" guid="971f0857-bbc1-4063-8a85-45481d56905b"&gt;7&lt;/key&gt;&lt;/foreign-keys&gt;&lt;ref-type name="Journal Article"&gt;17&lt;/ref-type&gt;&lt;contributors&gt;&lt;authors&gt;&lt;author&gt;Xu, Siyi&lt;/author&gt;&lt;author&gt;Vogt, Daniel M.&lt;/author&gt;&lt;author&gt;Hsu, Wen-Hao&lt;/author&gt;&lt;author&gt;Osborne, John&lt;/author&gt;&lt;author&gt;Walsh, Timothy&lt;/author&gt;&lt;author&gt;Foster, Jonathan R.&lt;/author&gt;&lt;author&gt;Sullivan, Sarah K.&lt;/author&gt;&lt;author&gt;Smith, Vincent C.&lt;/author&gt;&lt;author&gt;Rousing, Andreas W.&lt;/author&gt;&lt;author&gt;Goldfield, Eugene C.&lt;/author&gt;&lt;author&gt;Wood, Robert J.&lt;/author&gt;&lt;/authors&gt;&lt;/contributors&gt;&lt;titles&gt;&lt;title&gt;Biocompatible Soft Fluidic Strain and Force Sensors for Wearable Devices&lt;/title&gt;&lt;secondary-title&gt;Advanced Functional Materials&lt;/secondary-title&gt;&lt;/titles&gt;&lt;periodical&gt;&lt;full-title&gt;Advanced Functional Materials&lt;/full-title&gt;&lt;/periodical&gt;&lt;pages&gt;1807058&lt;/pages&gt;&lt;volume&gt;29&lt;/volume&gt;&lt;number&gt;7&lt;/number&gt;&lt;keywords&gt;&lt;keyword&gt;biocompatible sensors&lt;/keyword&gt;&lt;keyword&gt;fluidic soft sensors&lt;/keyword&gt;&lt;keyword&gt;wearable sensors&lt;/keyword&gt;&lt;/keywords&gt;&lt;dates&gt;&lt;year&gt;2019&lt;/year&gt;&lt;pub-dates&gt;&lt;date&gt;2019/02/01&lt;/date&gt;&lt;/pub-dates&gt;&lt;/dates&gt;&lt;publisher&gt;John Wiley &amp;amp; Sons, Ltd&lt;/publisher&gt;&lt;isbn&gt;1616-301X&lt;/isbn&gt;&lt;work-type&gt;https://doi.org/10.1002/adfm.201807058&lt;/work-type&gt;&lt;urls&gt;&lt;related-urls&gt;&lt;url&gt;https://doi.org/10.1002/adfm.201807058&lt;/url&gt;&lt;/related-urls&gt;&lt;/urls&gt;&lt;electronic-resource-num&gt;https://doi.org/10.1002/adfm.201807058&lt;/electronic-resource-num&gt;&lt;access-date&gt;2021/01/19&lt;/access-date&gt;&lt;/record&gt;&lt;/Cite&gt;&lt;/EndNote&gt;</w:instrText>
      </w:r>
      <w:r w:rsidR="00161C9E">
        <w:fldChar w:fldCharType="separate"/>
      </w:r>
      <w:r w:rsidR="00161C9E">
        <w:rPr>
          <w:noProof/>
        </w:rPr>
        <w:t>(Xu et al. 2019)</w:t>
      </w:r>
      <w:r w:rsidR="00161C9E">
        <w:fldChar w:fldCharType="end"/>
      </w:r>
      <w:r w:rsidRPr="0056100A">
        <w:t xml:space="preserve"> (E) Glove with pressure sensors made from Interlink 402 force sensitive resistors </w:t>
      </w:r>
      <w:r w:rsidR="00161C9E">
        <w:fldChar w:fldCharType="begin"/>
      </w:r>
      <w:r w:rsidR="00161C9E">
        <w:instrText xml:space="preserve"> ADDIN EN.CITE &lt;EndNote&gt;&lt;Cite&gt;&lt;Author&gt;Francés&lt;/Author&gt;&lt;Year&gt;2019&lt;/Year&gt;&lt;RecNum&gt;15&lt;/RecNum&gt;&lt;DisplayText&gt;(Francés et al. 2019)&lt;/DisplayText&gt;&lt;record&gt;&lt;rec-number&gt;15&lt;/rec-number&gt;&lt;foreign-keys&gt;&lt;key app="EN" db-id="9tzd5awr0xevfgesp5250eddd20zf5s09zwx" timestamp="1611107031" guid="0f426f39-6245-4f82-8c76-56c2dcacaefb"&gt;15&lt;/key&gt;&lt;/foreign-keys&gt;&lt;ref-type name="Journal Article"&gt;17&lt;/ref-type&gt;&lt;contributors&gt;&lt;authors&gt;&lt;author&gt;Francés, Leire&lt;/author&gt;&lt;author&gt;Morer, Paz&lt;/author&gt;&lt;author&gt;Rodriguez, Maria I.&lt;/author&gt;&lt;author&gt;Cazón, Aitor&lt;/author&gt;&lt;/authors&gt;&lt;/contributors&gt;&lt;titles&gt;&lt;title&gt;Design and Development of a Low-Cost Wearable Glove to Track Forces Exerted by Workers in Car Assembly Lines&lt;/title&gt;&lt;secondary-title&gt;Sensors&lt;/secondary-title&gt;&lt;/titles&gt;&lt;periodical&gt;&lt;full-title&gt;Sensors&lt;/full-title&gt;&lt;/periodical&gt;&lt;volume&gt;19&lt;/volume&gt;&lt;number&gt;2&lt;/number&gt;&lt;keywords&gt;&lt;keyword&gt;smart glove&lt;/keyword&gt;&lt;keyword&gt;wearable technology&lt;/keyword&gt;&lt;keyword&gt;components integration&lt;/keyword&gt;&lt;keyword&gt;pressure sensors&lt;/keyword&gt;&lt;keyword&gt;conductive textiles&lt;/keyword&gt;&lt;/keywords&gt;&lt;dates&gt;&lt;year&gt;2019&lt;/year&gt;&lt;/dates&gt;&lt;isbn&gt;1424-8220&lt;/isbn&gt;&lt;urls&gt;&lt;/urls&gt;&lt;electronic-resource-num&gt;10.3390/s19020296&lt;/electronic-resource-num&gt;&lt;/record&gt;&lt;/Cite&gt;&lt;/EndNote&gt;</w:instrText>
      </w:r>
      <w:r w:rsidR="00161C9E">
        <w:fldChar w:fldCharType="separate"/>
      </w:r>
      <w:r w:rsidR="00161C9E">
        <w:rPr>
          <w:noProof/>
        </w:rPr>
        <w:t>(Francés et al. 2019)</w:t>
      </w:r>
      <w:r w:rsidR="00161C9E">
        <w:fldChar w:fldCharType="end"/>
      </w:r>
      <w:r w:rsidRPr="0056100A">
        <w:t xml:space="preserve"> (F) Glove with pressure sensors made from gallinstan conductive liquid </w:t>
      </w:r>
      <w:r w:rsidR="00161C9E">
        <w:fldChar w:fldCharType="begin">
          <w:fldData xml:space="preserve">PEVuZE5vdGU+PENpdGU+PEF1dGhvcj5IYW1tb25kPC9BdXRob3I+PFllYXI+MjAxNDwvWWVhcj48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==
</w:fldData>
        </w:fldChar>
      </w:r>
      <w:r w:rsidR="00161C9E">
        <w:instrText xml:space="preserve"> ADDIN EN.CITE </w:instrText>
      </w:r>
      <w:r w:rsidR="00161C9E">
        <w:fldChar w:fldCharType="begin">
          <w:fldData xml:space="preserve">PEVuZE5vdGU+PENpdGU+PEF1dGhvcj5IYW1tb25kPC9BdXRob3I+PFllYXI+MjAxNDwvWWVhcj48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==
</w:fldData>
        </w:fldChar>
      </w:r>
      <w:r w:rsidR="00161C9E">
        <w:instrText xml:space="preserve"> ADDIN EN.CITE.DATA </w:instrText>
      </w:r>
      <w:r w:rsidR="00161C9E">
        <w:fldChar w:fldCharType="end"/>
      </w:r>
      <w:r w:rsidR="00161C9E">
        <w:fldChar w:fldCharType="separate"/>
      </w:r>
      <w:r w:rsidR="00161C9E">
        <w:rPr>
          <w:noProof/>
        </w:rPr>
        <w:t>(Hammond et al. 2014)</w:t>
      </w:r>
      <w:r w:rsidR="00161C9E">
        <w:fldChar w:fldCharType="end"/>
      </w:r>
      <w:r w:rsidRPr="0056100A">
        <w:t xml:space="preserve"> (G) Glove with temperature sensors made from CNTs and [EMIM]Tf2N wrapped in conductive yarn encapsulated in Ecoflex </w:t>
      </w:r>
      <w:r w:rsidR="00161C9E">
        <w:fldChar w:fldCharType="begin"/>
      </w:r>
      <w:r w:rsidR="00161C9E">
        <w:instrText xml:space="preserve"> ADDIN EN.CITE &lt;EndNote&gt;&lt;Cite&gt;&lt;Author&gt;Wu&lt;/Author&gt;&lt;Year&gt;2019&lt;/Year&gt;&lt;RecNum&gt;5&lt;/RecNum&gt;&lt;DisplayText&gt;(Wu et al. 2019)&lt;/DisplayText&gt;&lt;record&gt;&lt;rec-number&gt;5&lt;/rec-number&gt;&lt;foreign-keys&gt;&lt;key app="EN" db-id="9tzd5awr0xevfgesp5250eddd20zf5s09zwx" timestamp="1611104815" guid="66fa136d-502f-43dc-8382-b438a2637b60"&gt;5&lt;/key&gt;&lt;/foreign-keys&gt;&lt;ref-type name="Journal Article"&gt;17&lt;/ref-type&gt;&lt;contributors&gt;&lt;authors&gt;&lt;author&gt;Wu, Ronghui&lt;/author&gt;&lt;author&gt;Ma, Liyun&lt;/author&gt;&lt;author&gt;Hou, Chen&lt;/author&gt;&lt;author&gt;Meng, Zhaohui&lt;/author&gt;&lt;author&gt;Guo, Wenxi&lt;/author&gt;&lt;author&gt;Yu, Weidong&lt;/author&gt;&lt;author&gt;Yu, Rui&lt;/author&gt;&lt;author&gt;Hu, Fan&lt;/author&gt;&lt;author&gt;Liu, Xiang Yang&lt;/author&gt;&lt;/authors&gt;&lt;/contributors&gt;&lt;titles&gt;&lt;title&gt;Silk Composite Electronic Textile Sensor for High Space Precision 2D Combo Temperature–Pressure Sensing&lt;/title&gt;&lt;secondary-title&gt;Small&lt;/secondary-title&gt;&lt;/titles&gt;&lt;periodical&gt;&lt;full-title&gt;Small&lt;/full-title&gt;&lt;/periodical&gt;&lt;pages&gt;1901558&lt;/pages&gt;&lt;volume&gt;15&lt;/volume&gt;&lt;number&gt;31&lt;/number&gt;&lt;keywords&gt;&lt;keyword&gt;combo temperature–pressure sensors&lt;/keyword&gt;&lt;keyword&gt;double-layer fabrics&lt;/keyword&gt;&lt;keyword&gt;electronic textiles&lt;/keyword&gt;&lt;keyword&gt;fiber-shaped sensors&lt;/keyword&gt;&lt;keyword&gt;silk fibers&lt;/keyword&gt;&lt;/keywords&gt;&lt;dates&gt;&lt;year&gt;2019&lt;/year&gt;&lt;pub-dates&gt;&lt;date&gt;2019/08/01&lt;/date&gt;&lt;/pub-dates&gt;&lt;/dates&gt;&lt;publisher&gt;John Wiley &amp;amp; Sons, Ltd&lt;/publisher&gt;&lt;isbn&gt;1613-6810&lt;/isbn&gt;&lt;work-type&gt;https://doi.org/10.1002/smll.201901558&lt;/work-type&gt;&lt;urls&gt;&lt;related-urls&gt;&lt;url&gt;https://doi.org/10.1002/smll.201901558&lt;/url&gt;&lt;/related-urls&gt;&lt;/urls&gt;&lt;electronic-resource-num&gt;https://doi.org/10.1002/smll.201901558&lt;/electronic-resource-num&gt;&lt;access-date&gt;2021/01/19&lt;/access-date&gt;&lt;/record&gt;&lt;/Cite&gt;&lt;/EndNote&gt;</w:instrText>
      </w:r>
      <w:r w:rsidR="00161C9E">
        <w:fldChar w:fldCharType="separate"/>
      </w:r>
      <w:r w:rsidR="00161C9E">
        <w:rPr>
          <w:noProof/>
        </w:rPr>
        <w:t>(Wu et al. 2019)</w:t>
      </w:r>
      <w:r w:rsidR="00161C9E">
        <w:fldChar w:fldCharType="end"/>
      </w:r>
      <w:r w:rsidRPr="0056100A">
        <w:t xml:space="preserve"> (H) Glove with temperature sensors made from off the shelf Ti TC77 ICs </w:t>
      </w:r>
      <w:r w:rsidR="00161C9E">
        <w:fldChar w:fldCharType="begin"/>
      </w:r>
      <w:r w:rsidR="00161C9E">
        <w:instrText xml:space="preserve"> ADDIN EN.CITE &lt;EndNote&gt;&lt;Cite&gt;&lt;Author&gt;Polishchuk&lt;/Author&gt;&lt;Year&gt;2016&lt;/Year&gt;&lt;RecNum&gt;4&lt;/RecNum&gt;&lt;DisplayText&gt;(Polishchuk et al. 2016)&lt;/DisplayText&gt;&lt;record&gt;&lt;rec-number&gt;4&lt;/rec-number&gt;&lt;foreign-keys&gt;&lt;key app="EN" db-id="9tzd5awr0xevfgesp5250eddd20zf5s09zwx" timestamp="1611104446" guid="2a71c47c-10e1-4384-9047-e6a401c1ad85"&gt;4&lt;/key&gt;&lt;/foreign-keys&gt;&lt;ref-type name="Journal Article"&gt;17&lt;/ref-type&gt;&lt;contributors&gt;&lt;authors&gt;&lt;author&gt;Polishchuk, Anton&lt;/author&gt;&lt;author&gt;Navaraj, William Taube&lt;/author&gt;&lt;author&gt;Heidari, Hadi&lt;/author&gt;&lt;author&gt;Dahiya, Ravinder&lt;/author&gt;&lt;/authors&gt;&lt;/contributors&gt;&lt;titles&gt;&lt;title&gt;Multisensory Smart Glove for Tactile Feedback in Prosthetic Hand&lt;/title&gt;&lt;secondary-title&gt;Procedia Engineering&lt;/secondary-title&gt;&lt;/titles&gt;&lt;periodical&gt;&lt;full-title&gt;Procedia Engineering&lt;/full-title&gt;&lt;/periodical&gt;&lt;pages&gt;1605-1608&lt;/pages&gt;&lt;volume&gt;168&lt;/volume&gt;&lt;keywords&gt;&lt;keyword&gt;Prosthetics&lt;/keyword&gt;&lt;keyword&gt;tactile sensors&lt;/keyword&gt;&lt;keyword&gt;sensitive glove&lt;/keyword&gt;&lt;keyword&gt;flexible electronics&lt;/keyword&gt;&lt;/keywords&gt;&lt;dates&gt;&lt;year&gt;2016&lt;/year&gt;&lt;pub-dates&gt;&lt;date&gt;2016/01/01/&lt;/date&gt;&lt;/pub-dates&gt;&lt;/dates&gt;&lt;isbn&gt;1877-7058&lt;/isbn&gt;&lt;urls&gt;&lt;related-urls&gt;&lt;url&gt;http://www.sciencedirect.com/science/article/pii/S1877705816337936&lt;/url&gt;&lt;/related-urls&gt;&lt;/urls&gt;&lt;electronic-resource-num&gt;https://doi.org/10.1016/j.proeng.2016.11.471&lt;/electronic-resource-num&gt;&lt;/record&gt;&lt;/Cite&gt;&lt;/EndNote&gt;</w:instrText>
      </w:r>
      <w:r w:rsidR="00161C9E">
        <w:fldChar w:fldCharType="separate"/>
      </w:r>
      <w:r w:rsidR="00161C9E">
        <w:rPr>
          <w:noProof/>
        </w:rPr>
        <w:t>(Polishchuk et al. 2016)</w:t>
      </w:r>
      <w:r w:rsidR="00161C9E">
        <w:fldChar w:fldCharType="end"/>
      </w:r>
      <w:r w:rsidRPr="0056100A">
        <w:t xml:space="preserve"> (I) Glove with temperature sensors made from MWNTs and PDMS </w:t>
      </w:r>
      <w:r w:rsidR="00161C9E">
        <w:fldChar w:fldCharType="begin"/>
      </w:r>
      <w:r w:rsidR="00757446">
        <w:instrText xml:space="preserve"> ADDIN EN.CITE &lt;EndNote&gt;&lt;Cite&gt;&lt;Author&gt;Li&lt;/Author&gt;&lt;Year&gt;2020&lt;/Year&gt;&lt;RecNum&gt;13&lt;/RecNum&gt;&lt;DisplayText&gt;(Li et al. 2020b)&lt;/DisplayText&gt;&lt;record&gt;&lt;rec-number&gt;13&lt;/rec-number&gt;&lt;foreign-keys&gt;&lt;key app="EN" db-id="9tzd5awr0xevfgesp5250eddd20zf5s09zwx" timestamp="1611106468" guid="3c42ddb5-021a-40f3-acfc-91ae6a77d612"&gt;13&lt;/key&gt;&lt;/foreign-keys&gt;&lt;ref-type name="Journal Article"&gt;17&lt;/ref-type&gt;&lt;contributors&gt;&lt;authors&gt;&lt;author&gt;Li, Yingchun&lt;/author&gt;&lt;author&gt;Zheng, Chunran&lt;/author&gt;&lt;author&gt;Liu, Shuai&lt;/author&gt;&lt;author&gt;Huang, Liang&lt;/author&gt;&lt;author&gt;Fang, Tianshu&lt;/author&gt;&lt;author&gt;Li, Jasmine Xinze&lt;/author&gt;&lt;author&gt;Xu, Feng&lt;/author&gt;&lt;author&gt;Li, Fei&lt;/author&gt;&lt;/authors&gt;&lt;/contributors&gt;&lt;titles&gt;&lt;title&gt;Smart Glove Integrated with Tunable MWNTs/PDMS Fibers Made of a One-Step Extrusion Method for Finger Dexterity, Gesture, and Temperature Recognition&lt;/title&gt;&lt;secondary-title&gt;ACS Applied Materials &amp;amp; Interfaces&lt;/secondary-title&gt;&lt;/titles&gt;&lt;periodical&gt;&lt;full-title&gt;ACS Applied Materials &amp;amp; Interfaces&lt;/full-title&gt;&lt;/periodical&gt;&lt;pages&gt;23764-23773&lt;/pages&gt;&lt;volume&gt;12&lt;/volume&gt;&lt;number&gt;21&lt;/number&gt;&lt;dates&gt;&lt;year&gt;2020&lt;/year&gt;&lt;pub-dates&gt;&lt;date&gt;2020/05/27&lt;/date&gt;&lt;/pub-dates&gt;&lt;/dates&gt;&lt;publisher&gt;American Chemical Society&lt;/publisher&gt;&lt;isbn&gt;1944-8244&lt;/isbn&gt;&lt;urls&gt;&lt;related-urls&gt;&lt;url&gt;https://doi.org/10.1021/acsami.0c08114&lt;/url&gt;&lt;/related-urls&gt;&lt;/urls&gt;&lt;electronic-resource-num&gt;10.1021/acsami.0c08114&lt;/electronic-resource-num&gt;&lt;/record&gt;&lt;/Cite&gt;&lt;/EndNote&gt;</w:instrText>
      </w:r>
      <w:r w:rsidR="00161C9E">
        <w:fldChar w:fldCharType="separate"/>
      </w:r>
      <w:r w:rsidR="00757446">
        <w:rPr>
          <w:noProof/>
        </w:rPr>
        <w:t>(Li et al. 2020b)</w:t>
      </w:r>
      <w:r w:rsidR="00161C9E">
        <w:fldChar w:fldCharType="end"/>
      </w:r>
      <w:r w:rsidRPr="0056100A">
        <w:t xml:space="preserve"> (J) Artificial skin with pressure, strain, and temperature sensors made from single crystalline silicon nanoribbon </w:t>
      </w:r>
      <w:r w:rsidR="00161C9E">
        <w:fldChar w:fldCharType="begin"/>
      </w:r>
      <w:r w:rsidR="00161C9E">
        <w:instrText xml:space="preserve"> ADDIN EN.CITE &lt;EndNote&gt;&lt;Cite&gt;&lt;Author&gt;Kim&lt;/Author&gt;&lt;Year&gt;2014&lt;/Year&gt;&lt;RecNum&gt;3&lt;/RecNum&gt;&lt;DisplayText&gt;(Kim et al. 2014)&lt;/DisplayText&gt;&lt;record&gt;&lt;rec-number&gt;3&lt;/rec-number&gt;&lt;foreign-keys&gt;&lt;key app="EN" db-id="9tzd5awr0xevfgesp5250eddd20zf5s09zwx" timestamp="1611104291" guid="8490d5d6-e9f9-4f5d-8850-0e31ba81b016"&gt;3&lt;/key&gt;&lt;/foreign-keys&gt;&lt;ref-type name="Journal Article"&gt;17&lt;/ref-type&gt;&lt;contributors&gt;&lt;authors&gt;&lt;author&gt;Kim, Jaemin&lt;/author&gt;&lt;author&gt;Lee, Mincheol&lt;/author&gt;&lt;author&gt;Shim, Hyung Joon&lt;/author&gt;&lt;author&gt;Ghaffari, Roozbeh&lt;/author&gt;&lt;author&gt;Cho, Hye Rim&lt;/author&gt;&lt;author&gt;Son, Donghee&lt;/author&gt;&lt;author&gt;Jung, Yei Hwan&lt;/author&gt;&lt;author&gt;Soh, Min&lt;/author&gt;&lt;author&gt;Choi, Changsoon&lt;/author&gt;&lt;author&gt;Jung, Sungmook&lt;/author&gt;&lt;author&gt;Chu, Kon&lt;/author&gt;&lt;author&gt;Jeon, Daejong&lt;/author&gt;&lt;author&gt;Lee, Soon-Tae&lt;/author&gt;&lt;author&gt;Kim, Ji Hoon&lt;/author&gt;&lt;author&gt;Choi, Seung Hong&lt;/author&gt;&lt;author&gt;Hyeon, Taeghwan&lt;/author&gt;&lt;author&gt;Kim, Dae-Hyeong&lt;/author&gt;&lt;/authors&gt;&lt;/contributors&gt;&lt;titles&gt;&lt;title&gt;Stretchable silicon nanoribbon electronics for skin prosthesis&lt;/title&gt;&lt;secondary-title&gt;Nature Communications&lt;/secondary-title&gt;&lt;/titles&gt;&lt;periodical&gt;&lt;full-title&gt;Nature Communications&lt;/full-title&gt;&lt;/periodical&gt;&lt;pages&gt;5747&lt;/pages&gt;&lt;volume&gt;5&lt;/volume&gt;&lt;number&gt;1&lt;/number&gt;&lt;dates&gt;&lt;year&gt;2014&lt;/year&gt;&lt;pub-dates&gt;&lt;date&gt;2014/12/09&lt;/date&gt;&lt;/pub-dates&gt;&lt;/dates&gt;&lt;isbn&gt;2041-1723&lt;/isbn&gt;&lt;urls&gt;&lt;related-urls&gt;&lt;url&gt;https://doi.org/10.1038/ncomms6747&lt;/url&gt;&lt;/related-urls&gt;&lt;/urls&gt;&lt;electronic-resource-num&gt;10.1038/ncomms6747&lt;/electronic-resource-num&gt;&lt;/record&gt;&lt;/Cite&gt;&lt;/EndNote&gt;</w:instrText>
      </w:r>
      <w:r w:rsidR="00161C9E">
        <w:fldChar w:fldCharType="separate"/>
      </w:r>
      <w:r w:rsidR="00161C9E">
        <w:rPr>
          <w:noProof/>
        </w:rPr>
        <w:t>(Kim et al. 2014)</w:t>
      </w:r>
      <w:r w:rsidR="00161C9E">
        <w:fldChar w:fldCharType="end"/>
      </w:r>
      <w:r w:rsidRPr="0056100A">
        <w:t>.</w:t>
      </w:r>
    </w:p>
    <w:p w14:paraId="547F7484" w14:textId="3717283E" w:rsidR="0056100A" w:rsidRDefault="00BB411A" w:rsidP="00861C12">
      <w:pPr>
        <w:spacing w:after="0" w:line="240" w:lineRule="auto"/>
        <w:contextualSpacing/>
        <w:jc w:val="center"/>
      </w:pPr>
      <w:r>
        <w:rPr>
          <w:noProof/>
        </w:rPr>
        <w:lastRenderedPageBreak/>
        <w:drawing>
          <wp:inline distT="0" distB="0" distL="0" distR="0" wp14:anchorId="0E6FB090" wp14:editId="462DDFC2">
            <wp:extent cx="5943600" cy="4538345"/>
            <wp:effectExtent l="0" t="0" r="0" b="0"/>
            <wp:docPr id="4" name="Picture 4" descr="Graphical user interface,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Graphical user interface, diagram&#10;&#10;Description automatically generated"/>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943600" cy="4538345"/>
                    </a:xfrm>
                    <a:prstGeom prst="rect">
                      <a:avLst/>
                    </a:prstGeom>
                  </pic:spPr>
                </pic:pic>
              </a:graphicData>
            </a:graphic>
          </wp:inline>
        </w:drawing>
      </w:r>
    </w:p>
    <w:p w14:paraId="1257AF41" w14:textId="2776DDE5" w:rsidR="0056100A" w:rsidRDefault="0056100A" w:rsidP="00F14FF3">
      <w:pPr>
        <w:spacing w:after="0" w:line="240" w:lineRule="auto"/>
        <w:contextualSpacing/>
      </w:pPr>
    </w:p>
    <w:p w14:paraId="162B5FE1" w14:textId="2A12D3EB" w:rsidR="0056100A" w:rsidRDefault="0056100A" w:rsidP="00F14FF3">
      <w:pPr>
        <w:spacing w:after="0" w:line="240" w:lineRule="auto"/>
        <w:contextualSpacing/>
      </w:pPr>
      <w:r w:rsidRPr="0056100A">
        <w:rPr>
          <w:b/>
          <w:bCs/>
        </w:rPr>
        <w:t>Fig. 2. More examples of wearable sensor gloves using different sensor technology.</w:t>
      </w:r>
      <w:r w:rsidRPr="0056100A">
        <w:t xml:space="preserve"> (A) </w:t>
      </w:r>
      <w:r w:rsidR="00BB411A">
        <w:t>T</w:t>
      </w:r>
      <w:r w:rsidRPr="0056100A">
        <w:t xml:space="preserve">emperature sensors made from liquid Galinstan material. </w:t>
      </w:r>
      <w:r w:rsidR="00161C9E">
        <w:fldChar w:fldCharType="begin"/>
      </w:r>
      <w:r w:rsidR="00161C9E">
        <w:instrText xml:space="preserve"> ADDIN EN.CITE &lt;EndNote&gt;&lt;Cite&gt;&lt;Author&gt;Ota&lt;/Author&gt;&lt;Year&gt;2016&lt;/Year&gt;&lt;RecNum&gt;20&lt;/RecNum&gt;&lt;DisplayText&gt;(Ota et al. 2016)&lt;/DisplayText&gt;&lt;record&gt;&lt;rec-number&gt;20&lt;/rec-number&gt;&lt;foreign-keys&gt;&lt;key app="EN" db-id="9tzd5awr0xevfgesp5250eddd20zf5s09zwx" timestamp="1611290453" guid="4a46009e-7ef2-49d6-a954-55556c3eba4a"&gt;20&lt;/key&gt;&lt;/foreign-keys&gt;&lt;ref-type name="Journal Article"&gt;17&lt;/ref-type&gt;&lt;contributors&gt;&lt;authors&gt;&lt;author&gt;Ota, Hiroki&lt;/author&gt;&lt;author&gt;Emaminejad, Sam&lt;/author&gt;&lt;author&gt;Gao, Yuji&lt;/author&gt;&lt;author&gt;Zhao, Allan&lt;/author&gt;&lt;author&gt;Wu, Eric&lt;/author&gt;&lt;author&gt;Challa, Samyuktha&lt;/author&gt;&lt;author&gt;Chen, Kevin&lt;/author&gt;&lt;author&gt;Fahad, Hossain M.&lt;/author&gt;&lt;author&gt;Jha, Amit K.&lt;/author&gt;&lt;author&gt;Kiriya, Daisuke&lt;/author&gt;&lt;author&gt;Gao, Wei&lt;/author&gt;&lt;author&gt;Shiraki, Hiroshi&lt;/author&gt;&lt;author&gt;Morioka, Kazuhito&lt;/author&gt;&lt;author&gt;Ferguson, Adam R.&lt;/author&gt;&lt;author&gt;Healy, Kevin E.&lt;/author&gt;&lt;author&gt;Davis, Ronald W.&lt;/author&gt;&lt;author&gt;Javey, Ali&lt;/author&gt;&lt;/authors&gt;&lt;/contributors&gt;&lt;titles&gt;&lt;title&gt;Application of 3D Printing for Smart Objects with Embedded Electronic Sensors and Systems&lt;/title&gt;&lt;secondary-title&gt;Advanced Materials Technologies&lt;/secondary-title&gt;&lt;/titles&gt;&lt;periodical&gt;&lt;full-title&gt;Advanced Materials Technologies&lt;/full-title&gt;&lt;/periodical&gt;&lt;pages&gt;1600013&lt;/pages&gt;&lt;volume&gt;1&lt;/volume&gt;&lt;number&gt;1&lt;/number&gt;&lt;dates&gt;&lt;year&gt;2016&lt;/year&gt;&lt;/dates&gt;&lt;isbn&gt;2365-709X&lt;/isbn&gt;&lt;urls&gt;&lt;related-urls&gt;&lt;url&gt;https://onlinelibrary.wiley.com/doi/abs/10.1002/admt.201600013&lt;/url&gt;&lt;/related-urls&gt;&lt;/urls&gt;&lt;electronic-resource-num&gt;https://doi.org/10.1002/admt.201600013&lt;/electronic-resource-num&gt;&lt;/record&gt;&lt;/Cite&gt;&lt;/EndNote&gt;</w:instrText>
      </w:r>
      <w:r w:rsidR="00161C9E">
        <w:fldChar w:fldCharType="separate"/>
      </w:r>
      <w:r w:rsidR="00161C9E">
        <w:rPr>
          <w:noProof/>
        </w:rPr>
        <w:t>(Ota et al. 2016)</w:t>
      </w:r>
      <w:r w:rsidR="00161C9E">
        <w:fldChar w:fldCharType="end"/>
      </w:r>
      <w:r w:rsidRPr="0056100A">
        <w:t xml:space="preserve"> (B) </w:t>
      </w:r>
      <w:r w:rsidR="00BB411A">
        <w:t>T</w:t>
      </w:r>
      <w:r w:rsidRPr="0056100A">
        <w:t xml:space="preserve">emperature sensor </w:t>
      </w:r>
      <w:r w:rsidR="00BB411A">
        <w:t>made using</w:t>
      </w:r>
      <w:r w:rsidRPr="0056100A">
        <w:t xml:space="preserve"> Ti LM35 ICs </w:t>
      </w:r>
      <w:r w:rsidR="00161C9E">
        <w:fldChar w:fldCharType="begin"/>
      </w:r>
      <w:r w:rsidR="00161C9E">
        <w:instrText xml:space="preserve"> ADDIN EN.CITE &lt;EndNote&gt;&lt;Cite&gt;&lt;Author&gt;Hughes&lt;/Author&gt;&lt;Year&gt;2020&lt;/Year&gt;&lt;RecNum&gt;6&lt;/RecNum&gt;&lt;DisplayText&gt;(Hughes et al. 2020)&lt;/DisplayText&gt;&lt;record&gt;&lt;rec-number&gt;6&lt;/rec-number&gt;&lt;foreign-keys&gt;&lt;key app="EN" db-id="9tzd5awr0xevfgesp5250eddd20zf5s09zwx" timestamp="1611104895" guid="2d32f306-ca8e-4dfe-aa71-dd0882e263c2"&gt;6&lt;/key&gt;&lt;/foreign-keys&gt;&lt;ref-type name="Journal Article"&gt;17&lt;/ref-type&gt;&lt;contributors&gt;&lt;authors&gt;&lt;author&gt;Hughes, Josie&lt;/author&gt;&lt;author&gt;Spielberg, Andrew&lt;/author&gt;&lt;author&gt;Chounlakone, Mark&lt;/author&gt;&lt;author&gt;Chang, Gloria&lt;/author&gt;&lt;author&gt;Matusik, Wojciech&lt;/author&gt;&lt;author&gt;Rus, Daniela&lt;/author&gt;&lt;/authors&gt;&lt;/contributors&gt;&lt;titles&gt;&lt;title&gt;A Simple, Inexpensive, Wearable Glove with Hybrid Resistive-Pressure Sensors for Computational Sensing, Proprioception, and Task Identification&lt;/title&gt;&lt;secondary-title&gt;Advanced Intelligent Systems&lt;/secondary-title&gt;&lt;/titles&gt;&lt;periodical&gt;&lt;full-title&gt;Advanced Intelligent Systems&lt;/full-title&gt;&lt;/periodical&gt;&lt;pages&gt;2000002&lt;/pages&gt;&lt;volume&gt;2&lt;/volume&gt;&lt;number&gt;6&lt;/number&gt;&lt;keywords&gt;&lt;keyword&gt;machine learning&lt;/keyword&gt;&lt;keyword&gt;multimodal sensing&lt;/keyword&gt;&lt;keyword&gt;soft sensing&lt;/keyword&gt;&lt;keyword&gt;task recognition&lt;/keyword&gt;&lt;keyword&gt;wearable computing&lt;/keyword&gt;&lt;keyword&gt;wearable gloves&lt;/keyword&gt;&lt;/keywords&gt;&lt;dates&gt;&lt;year&gt;2020&lt;/year&gt;&lt;pub-dates&gt;&lt;date&gt;2020/06/01&lt;/date&gt;&lt;/pub-dates&gt;&lt;/dates&gt;&lt;publisher&gt;John Wiley &amp;amp; Sons, Ltd&lt;/publisher&gt;&lt;isbn&gt;2640-4567&lt;/isbn&gt;&lt;work-type&gt;https://doi.org/10.1002/aisy.202000002&lt;/work-type&gt;&lt;urls&gt;&lt;related-urls&gt;&lt;url&gt;https://doi.org/10.1002/aisy.202000002&lt;/url&gt;&lt;/related-urls&gt;&lt;/urls&gt;&lt;electronic-resource-num&gt;https://doi.org/10.1002/aisy.202000002&lt;/electronic-resource-num&gt;&lt;access-date&gt;2021/01/19&lt;/access-date&gt;&lt;/record&gt;&lt;/Cite&gt;&lt;/EndNote&gt;</w:instrText>
      </w:r>
      <w:r w:rsidR="00161C9E">
        <w:fldChar w:fldCharType="separate"/>
      </w:r>
      <w:r w:rsidR="00161C9E">
        <w:rPr>
          <w:noProof/>
        </w:rPr>
        <w:t>(Hughes et al. 2020)</w:t>
      </w:r>
      <w:r w:rsidR="00161C9E">
        <w:fldChar w:fldCharType="end"/>
      </w:r>
      <w:r w:rsidRPr="0056100A">
        <w:t xml:space="preserve"> (C) </w:t>
      </w:r>
      <w:r w:rsidR="00BB411A">
        <w:t>T</w:t>
      </w:r>
      <w:r w:rsidRPr="0056100A">
        <w:t>emperature sensors made from</w:t>
      </w:r>
      <w:r w:rsidR="002D5409">
        <w:t xml:space="preserve"> </w:t>
      </w:r>
      <w:r w:rsidR="00BC005A" w:rsidRPr="00BC005A">
        <w:t>strain‐insensitive fiber</w:t>
      </w:r>
      <w:r w:rsidR="00BC005A">
        <w:t xml:space="preserve"> </w:t>
      </w:r>
      <w:r w:rsidR="00BC005A" w:rsidRPr="00BC005A">
        <w:t>with compressed micro‐wrinkles</w:t>
      </w:r>
      <w:r w:rsidRPr="0056100A">
        <w:t xml:space="preserve"> </w:t>
      </w:r>
      <w:r w:rsidR="002D5409">
        <w:fldChar w:fldCharType="begin"/>
      </w:r>
      <w:r w:rsidR="00343BB5">
        <w:instrText xml:space="preserve"> ADDIN EN.CITE &lt;EndNote&gt;&lt;Cite&gt;&lt;Author&gt;Lee&lt;/Author&gt;&lt;Year&gt;2020&lt;/Year&gt;&lt;RecNum&gt;30&lt;/RecNum&gt;&lt;DisplayText&gt;(Lee et al. 2020)&lt;/DisplayText&gt;&lt;record&gt;&lt;rec-number&gt;30&lt;/rec-number&gt;&lt;foreign-keys&gt;&lt;key app="EN" db-id="9tzd5awr0xevfgesp5250eddd20zf5s09zwx" timestamp="1611617718" guid="75c8713e-77fe-47ff-a21a-b07a19672137"&gt;30&lt;/key&gt;&lt;/foreign-keys&gt;&lt;ref-type name="Journal Article"&gt;17&lt;/ref-type&gt;&lt;contributors&gt;&lt;authors&gt;&lt;author&gt;Lee, Jihyun&lt;/author&gt;&lt;author&gt;Kim, Da Wan&lt;/author&gt;&lt;author&gt;Chun, Sungwoo&lt;/author&gt;&lt;author&gt;Song, Jin Ho&lt;/author&gt;&lt;author&gt;Yoo, Eui Sang&lt;/author&gt;&lt;author&gt;Kim, Jung Kyu&lt;/author&gt;&lt;author&gt;Pang, Changhyun&lt;/author&gt;&lt;/authors&gt;&lt;/contributors&gt;&lt;titles&gt;&lt;title&gt;Intrinsically Strain-Insensitive, Hyperelastic Temperature-Sensing Fiber with Compressed Micro-Wrinkles for Integrated Textronics&lt;/title&gt;&lt;secondary-title&gt;Advanced Materials Technologies&lt;/secondary-title&gt;&lt;/titles&gt;&lt;periodical&gt;&lt;full-title&gt;Advanced Materials Technologies&lt;/full-title&gt;&lt;/periodical&gt;&lt;pages&gt;2000073&lt;/pages&gt;&lt;volume&gt;5&lt;/volume&gt;&lt;number&gt;5&lt;/number&gt;&lt;dates&gt;&lt;year&gt;2020&lt;/year&gt;&lt;/dates&gt;&lt;isbn&gt;2365-709X&lt;/isbn&gt;&lt;urls&gt;&lt;related-urls&gt;&lt;url&gt;https://onlinelibrary.wiley.com/doi/abs/10.1002/admt.202000073&lt;/url&gt;&lt;/related-urls&gt;&lt;/urls&gt;&lt;electronic-resource-num&gt;https://doi.org/10.1002/admt.202000073&lt;/electronic-resource-num&gt;&lt;/record&gt;&lt;/Cite&gt;&lt;/EndNote&gt;</w:instrText>
      </w:r>
      <w:r w:rsidR="002D5409">
        <w:fldChar w:fldCharType="separate"/>
      </w:r>
      <w:r w:rsidR="002D5409">
        <w:rPr>
          <w:noProof/>
        </w:rPr>
        <w:t>(Lee et al. 2020)</w:t>
      </w:r>
      <w:r w:rsidR="002D5409">
        <w:fldChar w:fldCharType="end"/>
      </w:r>
      <w:r w:rsidRPr="0056100A">
        <w:t xml:space="preserve"> (D) </w:t>
      </w:r>
      <w:r w:rsidR="00BB411A">
        <w:t>S</w:t>
      </w:r>
      <w:r w:rsidRPr="0056100A">
        <w:t>train sensor made from</w:t>
      </w:r>
      <w:r w:rsidR="00296ACD">
        <w:t xml:space="preserve"> poly nanofibrils percolated in silicone elastomer</w:t>
      </w:r>
      <w:r w:rsidRPr="0056100A">
        <w:t xml:space="preserve"> </w:t>
      </w:r>
      <w:r w:rsidR="00296ACD">
        <w:fldChar w:fldCharType="begin"/>
      </w:r>
      <w:r w:rsidR="00296ACD">
        <w:instrText xml:space="preserve"> ADDIN EN.CITE &lt;EndNote&gt;&lt;Cite&gt;&lt;Author&gt;Kim&lt;/Author&gt;&lt;Year&gt;2018&lt;/Year&gt;&lt;RecNum&gt;28&lt;/RecNum&gt;&lt;DisplayText&gt;(Kim et al. 2018)&lt;/DisplayText&gt;&lt;record&gt;&lt;rec-number&gt;28&lt;/rec-number&gt;&lt;foreign-keys&gt;&lt;key app="EN" db-id="9tzd5awr0xevfgesp5250eddd20zf5s09zwx" timestamp="1611616106" guid="5beb0dca-12c2-4964-8c92-ebeb4bf1efea"&gt;28&lt;/key&gt;&lt;/foreign-keys&gt;&lt;ref-type name="Journal Article"&gt;17&lt;/ref-type&gt;&lt;contributors&gt;&lt;authors&gt;&lt;author&gt;Kim, Hae-Jin&lt;/author&gt;&lt;author&gt;Thukral, Anish&lt;/author&gt;&lt;author&gt;Yu, Cunjiang&lt;/author&gt;&lt;/authors&gt;&lt;/contributors&gt;&lt;titles&gt;&lt;title&gt;Highly Sensitive and Very Stretchable Strain Sensor Based on a Rubbery Semiconductor&lt;/title&gt;&lt;secondary-title&gt;ACS Applied Materials &amp;amp; Interfaces&lt;/secondary-title&gt;&lt;/titles&gt;&lt;periodical&gt;&lt;full-title&gt;ACS Applied Materials &amp;amp; Interfaces&lt;/full-title&gt;&lt;/periodical&gt;&lt;pages&gt;5000-5006&lt;/pages&gt;&lt;volume&gt;10&lt;/volume&gt;&lt;number&gt;5&lt;/number&gt;&lt;dates&gt;&lt;year&gt;2018&lt;/year&gt;&lt;pub-dates&gt;&lt;date&gt;2018/02/07&lt;/date&gt;&lt;/pub-dates&gt;&lt;/dates&gt;&lt;publisher&gt;American Chemical Society&lt;/publisher&gt;&lt;isbn&gt;1944-8244&lt;/isbn&gt;&lt;urls&gt;&lt;related-urls&gt;&lt;url&gt;https://doi.org/10.1021/acsami.7b17709&lt;/url&gt;&lt;/related-urls&gt;&lt;/urls&gt;&lt;electronic-resource-num&gt;10.1021/acsami.7b17709&lt;/electronic-resource-num&gt;&lt;/record&gt;&lt;/Cite&gt;&lt;/EndNote&gt;</w:instrText>
      </w:r>
      <w:r w:rsidR="00296ACD">
        <w:fldChar w:fldCharType="separate"/>
      </w:r>
      <w:r w:rsidR="00296ACD">
        <w:rPr>
          <w:noProof/>
        </w:rPr>
        <w:t>(Kim et al. 2018)</w:t>
      </w:r>
      <w:r w:rsidR="00296ACD">
        <w:fldChar w:fldCharType="end"/>
      </w:r>
      <w:r w:rsidRPr="0056100A">
        <w:t xml:space="preserve"> (E) </w:t>
      </w:r>
      <w:r w:rsidR="00BB411A">
        <w:t>S</w:t>
      </w:r>
      <w:r w:rsidRPr="0056100A">
        <w:t xml:space="preserve">train sensor made from vinylidene fluoride nanofibers </w:t>
      </w:r>
      <w:r w:rsidR="00161C9E">
        <w:fldChar w:fldCharType="begin"/>
      </w:r>
      <w:r w:rsidR="00161C9E">
        <w:instrText xml:space="preserve"> ADDIN EN.CITE &lt;EndNote&gt;&lt;Cite&gt;&lt;Author&gt;Khan&lt;/Author&gt;&lt;Year&gt;2018&lt;/Year&gt;&lt;RecNum&gt;19&lt;/RecNum&gt;&lt;DisplayText&gt;(Khan et al. 2018)&lt;/DisplayText&gt;&lt;record&gt;&lt;rec-number&gt;19&lt;/rec-number&gt;&lt;foreign-keys&gt;&lt;key app="EN" db-id="9tzd5awr0xevfgesp5250eddd20zf5s09zwx" timestamp="1611289398" guid="42f4695a-478a-4c00-8cb5-6f1ab70cf62e"&gt;19&lt;/key&gt;&lt;/foreign-keys&gt;&lt;ref-type name="Journal Article"&gt;17&lt;/ref-type&gt;&lt;contributors&gt;&lt;authors&gt;&lt;author&gt;Khan, Hassan&lt;/author&gt;&lt;author&gt;Razmjou, Amir&lt;/author&gt;&lt;author&gt;Ebrahimi Warkiani, Majid&lt;/author&gt;&lt;author&gt;Kottapalli, Ajay&lt;/author&gt;&lt;author&gt;Asadnia, Mohsen&lt;/author&gt;&lt;/authors&gt;&lt;/contributors&gt;&lt;titles&gt;&lt;title&gt;Sensitive and Flexible Polymeric Strain Sensor for Accurate Human Motion Monitoring&lt;/title&gt;&lt;secondary-title&gt;Sensors&lt;/secondary-title&gt;&lt;/titles&gt;&lt;periodical&gt;&lt;full-title&gt;Sensors&lt;/full-title&gt;&lt;/periodical&gt;&lt;pages&gt;418&lt;/pages&gt;&lt;volume&gt;18&lt;/volume&gt;&lt;number&gt;2&lt;/number&gt;&lt;dates&gt;&lt;year&gt;2018&lt;/year&gt;&lt;/dates&gt;&lt;isbn&gt;1424-8220&lt;/isbn&gt;&lt;accession-num&gt;doi:10.3390/s18020418&lt;/accession-num&gt;&lt;urls&gt;&lt;related-urls&gt;&lt;url&gt;https://www.mdpi.com/1424-8220/18/2/418&lt;/url&gt;&lt;/related-urls&gt;&lt;/urls&gt;&lt;/record&gt;&lt;/Cite&gt;&lt;/EndNote&gt;</w:instrText>
      </w:r>
      <w:r w:rsidR="00161C9E">
        <w:fldChar w:fldCharType="separate"/>
      </w:r>
      <w:r w:rsidR="00161C9E">
        <w:rPr>
          <w:noProof/>
        </w:rPr>
        <w:t>(Khan et al. 2018)</w:t>
      </w:r>
      <w:r w:rsidR="00161C9E">
        <w:fldChar w:fldCharType="end"/>
      </w:r>
      <w:r w:rsidRPr="0056100A">
        <w:t xml:space="preserve"> (F) </w:t>
      </w:r>
      <w:r w:rsidR="00BB411A">
        <w:t>S</w:t>
      </w:r>
      <w:r w:rsidRPr="0056100A">
        <w:t xml:space="preserve">train sensor made from millimeter-long multiwalled CNTs </w:t>
      </w:r>
      <w:r w:rsidR="00161C9E">
        <w:fldChar w:fldCharType="begin"/>
      </w:r>
      <w:r w:rsidR="00161C9E">
        <w:instrText xml:space="preserve"> ADDIN EN.CITE &lt;EndNote&gt;&lt;Cite&gt;&lt;Author&gt;Suzuki&lt;/Author&gt;&lt;Year&gt;2016&lt;/Year&gt;&lt;RecNum&gt;10&lt;/RecNum&gt;&lt;DisplayText&gt;(Suzuki et al. 2016)&lt;/DisplayText&gt;&lt;record&gt;&lt;rec-number&gt;10&lt;/rec-number&gt;&lt;foreign-keys&gt;&lt;key app="EN" db-id="9tzd5awr0xevfgesp5250eddd20zf5s09zwx" timestamp="1611106037" guid="cd4a6139-f814-4a49-9c84-6786fcaaa458"&gt;10&lt;/key&gt;&lt;/foreign-keys&gt;&lt;ref-type name="Journal Article"&gt;17&lt;/ref-type&gt;&lt;contributors&gt;&lt;authors&gt;&lt;author&gt;Suzuki, Katsunori&lt;/author&gt;&lt;author&gt;Yataka, Koji&lt;/author&gt;&lt;author&gt;Okumiya, Yasuro&lt;/author&gt;&lt;author&gt;Sakakibara, Shingo&lt;/author&gt;&lt;author&gt;Sako, Keisuke&lt;/author&gt;&lt;author&gt;Mimura, Hidenori&lt;/author&gt;&lt;author&gt;Inoue, Yoku&lt;/author&gt;&lt;/authors&gt;&lt;/contributors&gt;&lt;titles&gt;&lt;title&gt;Rapid-Response, Widely Stretchable Sensor of Aligned MWCNT/Elastomer Composites for Human Motion Detection&lt;/title&gt;&lt;secondary-title&gt;ACS Sensors&lt;/secondary-title&gt;&lt;/titles&gt;&lt;periodical&gt;&lt;full-title&gt;ACS Sensors&lt;/full-title&gt;&lt;/periodical&gt;&lt;pages&gt;817-825&lt;/pages&gt;&lt;volume&gt;1&lt;/volume&gt;&lt;number&gt;6&lt;/number&gt;&lt;dates&gt;&lt;year&gt;2016&lt;/year&gt;&lt;pub-dates&gt;&lt;date&gt;2016/06/24&lt;/date&gt;&lt;/pub-dates&gt;&lt;/dates&gt;&lt;publisher&gt;American Chemical Society&lt;/publisher&gt;&lt;urls&gt;&lt;related-urls&gt;&lt;url&gt;https://doi.org/10.1021/acssensors.6b00145&lt;/url&gt;&lt;/related-urls&gt;&lt;/urls&gt;&lt;electronic-resource-num&gt;10.1021/acssensors.6b00145&lt;/electronic-resource-num&gt;&lt;/record&gt;&lt;/Cite&gt;&lt;/EndNote&gt;</w:instrText>
      </w:r>
      <w:r w:rsidR="00161C9E">
        <w:fldChar w:fldCharType="separate"/>
      </w:r>
      <w:r w:rsidR="00161C9E">
        <w:rPr>
          <w:noProof/>
        </w:rPr>
        <w:t>(Suzuki et al. 2016)</w:t>
      </w:r>
      <w:r w:rsidR="00161C9E">
        <w:fldChar w:fldCharType="end"/>
      </w:r>
      <w:r w:rsidRPr="0056100A">
        <w:t xml:space="preserve"> (G) </w:t>
      </w:r>
      <w:r w:rsidR="00BB411A">
        <w:t>P</w:t>
      </w:r>
      <w:r w:rsidRPr="0056100A">
        <w:t xml:space="preserve">ressure sensor made from embedded Galinstan microchannels </w:t>
      </w:r>
      <w:r w:rsidR="00161C9E">
        <w:fldChar w:fldCharType="begin"/>
      </w:r>
      <w:r w:rsidR="00161C9E">
        <w:instrText xml:space="preserve"> ADDIN EN.CITE &lt;EndNote&gt;&lt;Cite&gt;&lt;Author&gt;Gao&lt;/Author&gt;&lt;Year&gt;2017&lt;/Year&gt;&lt;RecNum&gt;16&lt;/RecNum&gt;&lt;DisplayText&gt;(Gao et al. 2017)&lt;/DisplayText&gt;&lt;record&gt;&lt;rec-number&gt;16&lt;/rec-number&gt;&lt;foreign-keys&gt;&lt;key app="EN" db-id="9tzd5awr0xevfgesp5250eddd20zf5s09zwx" timestamp="1611107182" guid="ef017395-5e16-4a51-9d93-b3bf4b542d7b"&gt;16&lt;/key&gt;&lt;/foreign-keys&gt;&lt;ref-type name="Journal Article"&gt;17&lt;/ref-type&gt;&lt;contributors&gt;&lt;authors&gt;&lt;author&gt;Gao, Yuji&lt;/author&gt;&lt;author&gt;Ota, Hiroki&lt;/author&gt;&lt;author&gt;Schaler, Ethan W.&lt;/author&gt;&lt;author&gt;Chen, Kevin&lt;/author&gt;&lt;author&gt;Zhao, Allan&lt;/author&gt;&lt;author&gt;Gao, Wei&lt;/author&gt;&lt;author&gt;Fahad, Hossain M.&lt;/author&gt;&lt;author&gt;Leng, Yonggang&lt;/author&gt;&lt;author&gt;Zheng, Anzong&lt;/author&gt;&lt;author&gt;Xiong, Furui&lt;/author&gt;&lt;author&gt;Zhang, Chuchu&lt;/author&gt;&lt;author&gt;Tai, Li-Chia&lt;/author&gt;&lt;author&gt;Zhao, Peida&lt;/author&gt;&lt;author&gt;Fearing, Ronald S.&lt;/author&gt;&lt;author&gt;Javey, Ali&lt;/author&gt;&lt;/authors&gt;&lt;/contributors&gt;&lt;titles&gt;&lt;title&gt;Wearable Microfluidic Diaphragm Pressure Sensor for Health and Tactile Touch Monitoring&lt;/title&gt;&lt;secondary-title&gt;Advanced Materials&lt;/secondary-title&gt;&lt;/titles&gt;&lt;periodical&gt;&lt;full-title&gt;Advanced Materials&lt;/full-title&gt;&lt;/periodical&gt;&lt;pages&gt;1701985&lt;/pages&gt;&lt;volume&gt;29&lt;/volume&gt;&lt;number&gt;39&lt;/number&gt;&lt;keywords&gt;&lt;keyword&gt;diaphragm pressure sensors&lt;/keyword&gt;&lt;keyword&gt;flexible pressure sensors&lt;/keyword&gt;&lt;keyword&gt;liquid metal&lt;/keyword&gt;&lt;keyword&gt;microfluidics&lt;/keyword&gt;&lt;keyword&gt;wearable&lt;/keyword&gt;&lt;/keywords&gt;&lt;dates&gt;&lt;year&gt;2017&lt;/year&gt;&lt;pub-dates&gt;&lt;date&gt;2017/10/01&lt;/date&gt;&lt;/pub-dates&gt;&lt;/dates&gt;&lt;publisher&gt;John Wiley &amp;amp; Sons, Ltd&lt;/publisher&gt;&lt;isbn&gt;0935-9648&lt;/isbn&gt;&lt;work-type&gt;https://doi.org/10.1002/adma.201701985&lt;/work-type&gt;&lt;urls&gt;&lt;related-urls&gt;&lt;url&gt;https://doi.org/10.1002/adma.201701985&lt;/url&gt;&lt;/related-urls&gt;&lt;/urls&gt;&lt;electronic-resource-num&gt;https://doi.org/10.1002/adma.201701985&lt;/electronic-resource-num&gt;&lt;access-date&gt;2021/01/19&lt;/access-date&gt;&lt;/record&gt;&lt;/Cite&gt;&lt;/EndNote&gt;</w:instrText>
      </w:r>
      <w:r w:rsidR="00161C9E">
        <w:fldChar w:fldCharType="separate"/>
      </w:r>
      <w:r w:rsidR="00161C9E">
        <w:rPr>
          <w:noProof/>
        </w:rPr>
        <w:t>(Gao et al. 2017)</w:t>
      </w:r>
      <w:r w:rsidR="00161C9E">
        <w:fldChar w:fldCharType="end"/>
      </w:r>
      <w:r w:rsidRPr="0056100A">
        <w:t xml:space="preserve"> (H) </w:t>
      </w:r>
      <w:r w:rsidR="00BB411A">
        <w:t>P</w:t>
      </w:r>
      <w:r w:rsidRPr="0056100A">
        <w:t>ressure sensor made from</w:t>
      </w:r>
      <w:r w:rsidR="00296ACD">
        <w:t xml:space="preserve"> </w:t>
      </w:r>
      <w:r w:rsidR="00296ACD" w:rsidRPr="00296ACD">
        <w:t>anti-static sheets and conductive woven fabrics</w:t>
      </w:r>
      <w:r w:rsidRPr="0056100A">
        <w:t xml:space="preserve"> </w:t>
      </w:r>
      <w:r w:rsidR="00296ACD">
        <w:fldChar w:fldCharType="begin"/>
      </w:r>
      <w:r w:rsidR="002D5409">
        <w:instrText xml:space="preserve"> ADDIN EN.CITE &lt;EndNote&gt;&lt;Cite&gt;&lt;Author&gt;Pizarro&lt;/Author&gt;&lt;Year&gt;2018&lt;/Year&gt;&lt;RecNum&gt;29&lt;/RecNum&gt;&lt;DisplayText&gt;(Pizarro et al. 2018)&lt;/DisplayText&gt;&lt;record&gt;&lt;rec-number&gt;29&lt;/rec-number&gt;&lt;foreign-keys&gt;&lt;key app="EN" db-id="9tzd5awr0xevfgesp5250eddd20zf5s09zwx" timestamp="1611616550" guid="f005e9c2-f0a0-4ee9-ab53-de52cd7ec297"&gt;29&lt;/key&gt;&lt;/foreign-keys&gt;&lt;ref-type name="Journal Article"&gt;17&lt;/ref-type&gt;&lt;contributors&gt;&lt;authors&gt;&lt;author&gt;Pizarro, Francisco&lt;/author&gt;&lt;author&gt;Villavicencio, Piero&lt;/author&gt;&lt;author&gt;Yunge, Daniel&lt;/author&gt;&lt;author&gt;Rodríguez, Mauricio&lt;/author&gt;&lt;author&gt;Hermosilla, Gabriel&lt;/author&gt;&lt;author&gt;Leiva, Ariel&lt;/author&gt;&lt;/authors&gt;&lt;/contributors&gt;&lt;titles&gt;&lt;title&gt;Easy-to-Build Textile Pressure Sensor&lt;/title&gt;&lt;secondary-title&gt;Sensors&lt;/secondary-title&gt;&lt;/titles&gt;&lt;periodical&gt;&lt;full-title&gt;Sensors&lt;/full-title&gt;&lt;/periodical&gt;&lt;pages&gt;1190&lt;/pages&gt;&lt;volume&gt;18&lt;/volume&gt;&lt;number&gt;4&lt;/number&gt;&lt;dates&gt;&lt;year&gt;2018&lt;/year&gt;&lt;/dates&gt;&lt;isbn&gt;1424-8220&lt;/isbn&gt;&lt;accession-num&gt;doi:10.3390/s18041190&lt;/accession-num&gt;&lt;urls&gt;&lt;related-urls&gt;&lt;url&gt;https://www.mdpi.com/1424-8220/18/4/1190&lt;/url&gt;&lt;/related-urls&gt;&lt;/urls&gt;&lt;/record&gt;&lt;/Cite&gt;&lt;/EndNote&gt;</w:instrText>
      </w:r>
      <w:r w:rsidR="00296ACD">
        <w:fldChar w:fldCharType="separate"/>
      </w:r>
      <w:r w:rsidR="00296ACD">
        <w:rPr>
          <w:noProof/>
        </w:rPr>
        <w:t>(Pizarro et al. 2018)</w:t>
      </w:r>
      <w:r w:rsidR="00296ACD">
        <w:fldChar w:fldCharType="end"/>
      </w:r>
      <w:r w:rsidRPr="0056100A">
        <w:t xml:space="preserve"> (I) </w:t>
      </w:r>
      <w:r w:rsidR="00BB411A">
        <w:t>P</w:t>
      </w:r>
      <w:r w:rsidRPr="0056100A">
        <w:t>ressure sensor made</w:t>
      </w:r>
      <w:r w:rsidR="000D413A">
        <w:t xml:space="preserve"> with an air dielectrics for transparent and wearable pressure sensor array </w:t>
      </w:r>
      <w:r w:rsidR="000D413A">
        <w:fldChar w:fldCharType="begin"/>
      </w:r>
      <w:r w:rsidR="006138B5">
        <w:instrText xml:space="preserve"> ADDIN EN.CITE &lt;EndNote&gt;&lt;Cite&gt;&lt;Author&gt;Ji&lt;/Author&gt;&lt;Year&gt;2020&lt;/Year&gt;&lt;RecNum&gt;71&lt;/RecNum&gt;&lt;DisplayText&gt;(Ji et al. 2020)&lt;/DisplayText&gt;&lt;record&gt;&lt;rec-number&gt;71&lt;/rec-number&gt;&lt;foreign-keys&gt;&lt;key app="EN" db-id="9tzd5awr0xevfgesp5250eddd20zf5s09zwx" timestamp="1612916384" guid="f86028ae-c298-4dd7-87b3-77e981bb4f3c"&gt;71&lt;/key&gt;&lt;/foreign-keys&gt;&lt;ref-type name="Journal Article"&gt;17&lt;/ref-type&gt;&lt;contributors&gt;&lt;authors&gt;&lt;author&gt;Ji, Sangyoon&lt;/author&gt;&lt;author&gt;Jang, Jiuk&lt;/author&gt;&lt;author&gt;Hwang, Jae Chul&lt;/author&gt;&lt;author&gt;Lee, Youngjin&lt;/author&gt;&lt;author&gt;Lee, Jae-Hyun&lt;/author&gt;&lt;author&gt;Park, Jang-Ung&lt;/author&gt;&lt;/authors&gt;&lt;/contributors&gt;&lt;titles&gt;&lt;title&gt;Amorphous Oxide Semiconductor Transistors with Air Dielectrics for Transparent and Wearable Pressure Sensor Arrays&lt;/title&gt;&lt;secondary-title&gt;Advanced Materials Technologies&lt;/secondary-title&gt;&lt;/titles&gt;&lt;periodical&gt;&lt;full-title&gt;Advanced Materials Technologies&lt;/full-title&gt;&lt;/periodical&gt;&lt;pages&gt;1900928&lt;/pages&gt;&lt;volume&gt;5&lt;/volume&gt;&lt;number&gt;2&lt;/number&gt;&lt;dates&gt;&lt;year&gt;2020&lt;/year&gt;&lt;/dates&gt;&lt;isbn&gt;2365-709X&lt;/isbn&gt;&lt;urls&gt;&lt;related-urls&gt;&lt;url&gt;https://onlinelibrary.wiley.com/doi/abs/10.1002/admt.201900928&lt;/url&gt;&lt;/related-urls&gt;&lt;/urls&gt;&lt;electronic-resource-num&gt;https://doi.org/10.1002/admt.201900928&lt;/electronic-resource-num&gt;&lt;/record&gt;&lt;/Cite&gt;&lt;/EndNote&gt;</w:instrText>
      </w:r>
      <w:r w:rsidR="000D413A">
        <w:fldChar w:fldCharType="separate"/>
      </w:r>
      <w:r w:rsidR="000D413A">
        <w:rPr>
          <w:noProof/>
        </w:rPr>
        <w:t>(Ji et al. 2020)</w:t>
      </w:r>
      <w:r w:rsidR="000D413A">
        <w:fldChar w:fldCharType="end"/>
      </w:r>
    </w:p>
    <w:p w14:paraId="1F16D9DB" w14:textId="4AB07349" w:rsidR="0056100A" w:rsidRDefault="0056100A" w:rsidP="00F14FF3">
      <w:pPr>
        <w:spacing w:after="0" w:line="240" w:lineRule="auto"/>
        <w:contextualSpacing/>
      </w:pPr>
    </w:p>
    <w:p w14:paraId="6E43915B" w14:textId="312C4818" w:rsidR="0056100A" w:rsidRDefault="0056100A">
      <w:r>
        <w:br w:type="page"/>
      </w:r>
    </w:p>
    <w:p w14:paraId="0AD69A43" w14:textId="27D82444" w:rsidR="0056100A" w:rsidRDefault="0056100A" w:rsidP="00F14FF3">
      <w:pPr>
        <w:spacing w:after="0" w:line="240" w:lineRule="auto"/>
        <w:contextualSpacing/>
      </w:pPr>
    </w:p>
    <w:p w14:paraId="320C64A6" w14:textId="352060AD" w:rsidR="0056100A" w:rsidRDefault="0056100A" w:rsidP="00F14FF3">
      <w:pPr>
        <w:spacing w:after="0" w:line="240" w:lineRule="auto"/>
        <w:contextualSpacing/>
      </w:pPr>
    </w:p>
    <w:p w14:paraId="3629A4BD" w14:textId="2DF1F253" w:rsidR="0056100A" w:rsidRDefault="006138B5" w:rsidP="00861C12">
      <w:pPr>
        <w:spacing w:after="0" w:line="240" w:lineRule="auto"/>
        <w:contextualSpacing/>
        <w:jc w:val="center"/>
      </w:pPr>
      <w:r>
        <w:rPr>
          <w:noProof/>
        </w:rPr>
        <w:drawing>
          <wp:inline distT="0" distB="0" distL="0" distR="0" wp14:anchorId="35EA1D10" wp14:editId="33A7454F">
            <wp:extent cx="4200580" cy="4800600"/>
            <wp:effectExtent l="0" t="0" r="9525" b="0"/>
            <wp:docPr id="2" name="Picture 2" descr="A picture containing sky, different, various, severa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picture containing sky, different, various, several&#10;&#10;Description automatically generated"/>
                    <pic:cNvPicPr/>
                  </pic:nvPicPr>
                  <pic:blipFill>
                    <a:blip r:embed="rId29" cstate="print">
                      <a:extLst>
                        <a:ext uri="{28A0092B-C50C-407E-A947-70E740481C1C}">
                          <a14:useLocalDpi xmlns:a14="http://schemas.microsoft.com/office/drawing/2010/main" val="0"/>
                        </a:ext>
                      </a:extLst>
                    </a:blip>
                    <a:stretch>
                      <a:fillRect/>
                    </a:stretch>
                  </pic:blipFill>
                  <pic:spPr>
                    <a:xfrm>
                      <a:off x="0" y="0"/>
                      <a:ext cx="4234387" cy="4839237"/>
                    </a:xfrm>
                    <a:prstGeom prst="rect">
                      <a:avLst/>
                    </a:prstGeom>
                  </pic:spPr>
                </pic:pic>
              </a:graphicData>
            </a:graphic>
          </wp:inline>
        </w:drawing>
      </w:r>
    </w:p>
    <w:p w14:paraId="2D659079" w14:textId="2C643D1D" w:rsidR="00861C12" w:rsidRDefault="00861C12" w:rsidP="00861C12">
      <w:pPr>
        <w:spacing w:after="0" w:line="240" w:lineRule="auto"/>
        <w:contextualSpacing/>
        <w:jc w:val="center"/>
      </w:pPr>
    </w:p>
    <w:p w14:paraId="1C893C22" w14:textId="611D2918" w:rsidR="00861C12" w:rsidRDefault="00861C12" w:rsidP="00861C12">
      <w:pPr>
        <w:spacing w:after="0" w:line="240" w:lineRule="auto"/>
        <w:contextualSpacing/>
      </w:pPr>
      <w:r w:rsidRPr="00703ED2">
        <w:rPr>
          <w:b/>
          <w:bCs/>
        </w:rPr>
        <w:t>Fig. 3. Commercial examples of wearable sensor gloves using different sensor technology.</w:t>
      </w:r>
      <w:r w:rsidRPr="00861C12">
        <w:t xml:space="preserve"> (A) </w:t>
      </w:r>
      <w:r w:rsidR="006138B5">
        <w:t xml:space="preserve">Courtesy of Novel GmbH </w:t>
      </w:r>
      <w:r w:rsidR="00D22AAA">
        <w:fldChar w:fldCharType="begin"/>
      </w:r>
      <w:r w:rsidR="0045417A">
        <w:instrText xml:space="preserve"> ADDIN EN.CITE &lt;EndNote&gt;&lt;Cite&gt;&lt;Author&gt;Novel&lt;/Author&gt;&lt;Year&gt;2021&lt;/Year&gt;&lt;RecNum&gt;23&lt;/RecNum&gt;&lt;DisplayText&gt;(Novel 2021)&lt;/DisplayText&gt;&lt;record&gt;&lt;rec-number&gt;23&lt;/rec-number&gt;&lt;foreign-keys&gt;&lt;key app="EN" db-id="9tzd5awr0xevfgesp5250eddd20zf5s09zwx" timestamp="1611595751" guid="b3a547bd-589f-4cc3-8f9c-b2baeb572e98"&gt;23&lt;/key&gt;&lt;/foreign-keys&gt;&lt;ref-type name="Web Page"&gt;12&lt;/ref-type&gt;&lt;contributors&gt;&lt;authors&gt;&lt;author&gt;Novel, Gmbh&lt;/author&gt;&lt;/authors&gt;&lt;/contributors&gt;&lt;titles&gt;&lt;title&gt;Pliance Glove Sensor&lt;/title&gt;&lt;/titles&gt;&lt;pages&gt;Pliance Glove Sensor&lt;/pages&gt;&lt;volume&gt;2021&lt;/volume&gt;&lt;number&gt;January 25&lt;/number&gt;&lt;dates&gt;&lt;year&gt;2021&lt;/year&gt;&lt;/dates&gt;&lt;publisher&gt;Novel Gmbh&lt;/publisher&gt;&lt;work-type&gt;Image&lt;/work-type&gt;&lt;urls&gt;&lt;related-urls&gt;&lt;url&gt;https://www.novel.de/products/pliance/glove-force-measurement/&lt;/url&gt;&lt;/related-urls&gt;&lt;/urls&gt;&lt;/record&gt;&lt;/Cite&gt;&lt;/EndNote&gt;</w:instrText>
      </w:r>
      <w:r w:rsidR="00D22AAA">
        <w:fldChar w:fldCharType="separate"/>
      </w:r>
      <w:r w:rsidR="00D22AAA">
        <w:rPr>
          <w:noProof/>
        </w:rPr>
        <w:t>(Novel 2021)</w:t>
      </w:r>
      <w:r w:rsidR="00D22AAA">
        <w:fldChar w:fldCharType="end"/>
      </w:r>
      <w:r w:rsidRPr="00861C12">
        <w:t xml:space="preserve"> (B)</w:t>
      </w:r>
      <w:r w:rsidR="006138B5">
        <w:t xml:space="preserve"> Courtesy of Virtual Realities, LLC</w:t>
      </w:r>
      <w:r w:rsidRPr="00861C12">
        <w:t xml:space="preserve"> </w:t>
      </w:r>
      <w:r w:rsidR="00D22AAA">
        <w:fldChar w:fldCharType="begin"/>
      </w:r>
      <w:r w:rsidR="00D22AAA">
        <w:instrText xml:space="preserve"> ADDIN EN.CITE &lt;EndNote&gt;&lt;Cite&gt;&lt;Author&gt;Virtual Realities&lt;/Author&gt;&lt;Year&gt;2018&lt;/Year&gt;&lt;RecNum&gt;22&lt;/RecNum&gt;&lt;DisplayText&gt;(Virtual Realities 2018)&lt;/DisplayText&gt;&lt;record&gt;&lt;rec-number&gt;22&lt;/rec-number&gt;&lt;foreign-keys&gt;&lt;key app="EN" db-id="9tzd5awr0xevfgesp5250eddd20zf5s09zwx" timestamp="1611595200" guid="8aede612-358c-468c-b06b-30a01263cbca"&gt;22&lt;/key&gt;&lt;/foreign-keys&gt;&lt;ref-type name="Web Page"&gt;12&lt;/ref-type&gt;&lt;contributors&gt;&lt;authors&gt;&lt;author&gt;Virtual Realities, LLC&lt;/author&gt;&lt;/authors&gt;&lt;/contributors&gt;&lt;titles&gt;&lt;title&gt;VMG&lt;/title&gt;&lt;/titles&gt;&lt;pages&gt;VMG 8 Multipurpose Data Glove&lt;/pages&gt;&lt;volume&gt;2021&lt;/volume&gt;&lt;number&gt;January 25th&lt;/number&gt;&lt;dates&gt;&lt;year&gt;2018&lt;/year&gt;&lt;/dates&gt;&lt;publisher&gt;Virtual Realities, LLC&lt;/publisher&gt;&lt;work-type&gt;Image&lt;/work-type&gt;&lt;urls&gt;&lt;related-urls&gt;&lt;url&gt;https://www.vrealities.com/products/data-gloves/dg5&lt;/url&gt;&lt;/related-urls&gt;&lt;/urls&gt;&lt;custom1&gt;2021&lt;/custom1&gt;&lt;custom2&gt;January 25th&lt;/custom2&gt;&lt;/record&gt;&lt;/Cite&gt;&lt;/EndNote&gt;</w:instrText>
      </w:r>
      <w:r w:rsidR="00D22AAA">
        <w:fldChar w:fldCharType="separate"/>
      </w:r>
      <w:r w:rsidR="00D22AAA">
        <w:rPr>
          <w:noProof/>
        </w:rPr>
        <w:t>(Virtual Realities 2018)</w:t>
      </w:r>
      <w:r w:rsidR="00D22AAA">
        <w:fldChar w:fldCharType="end"/>
      </w:r>
      <w:r w:rsidRPr="00861C12">
        <w:t xml:space="preserve"> (C) </w:t>
      </w:r>
      <w:r w:rsidR="006138B5">
        <w:t>C</w:t>
      </w:r>
      <w:r w:rsidR="00406EA0">
        <w:t xml:space="preserve">ourtesy of </w:t>
      </w:r>
      <w:r w:rsidR="00927C0C">
        <w:t>Sensor Holdings Limited</w:t>
      </w:r>
      <w:r w:rsidR="00406EA0">
        <w:t xml:space="preserve"> </w:t>
      </w:r>
      <w:r w:rsidR="00406EA0">
        <w:fldChar w:fldCharType="begin"/>
      </w:r>
      <w:r w:rsidR="004330B7">
        <w:instrText xml:space="preserve"> ADDIN EN.CITE &lt;EndNote&gt;&lt;Cite&gt;&lt;Author&gt;StretchSense&lt;/Author&gt;&lt;Year&gt;2021&lt;/Year&gt;&lt;RecNum&gt;35&lt;/RecNum&gt;&lt;DisplayText&gt;(StretchSense 2021)&lt;/DisplayText&gt;&lt;record&gt;&lt;rec-number&gt;35&lt;/rec-number&gt;&lt;foreign-keys&gt;&lt;key app="EN" db-id="9tzd5awr0xevfgesp5250eddd20zf5s09zwx" timestamp="1611808716" guid="b957354e-4086-44c3-b9be-aed9a7c5242e"&gt;35&lt;/key&gt;&lt;/foreign-keys&gt;&lt;ref-type name="Web Page"&gt;12&lt;/ref-type&gt;&lt;contributors&gt;&lt;authors&gt;&lt;author&gt;StretchSense&lt;/author&gt;&lt;/authors&gt;&lt;/contributors&gt;&lt;titles&gt;&lt;title&gt;MoCap Pro SuperSplay Gloves&lt;/title&gt;&lt;/titles&gt;&lt;pages&gt;MoCap Pro SuperSplay Gloves&lt;/pages&gt;&lt;volume&gt;2021&lt;/volume&gt;&lt;number&gt;January 27&lt;/number&gt;&lt;dates&gt;&lt;year&gt;2021&lt;/year&gt;&lt;/dates&gt;&lt;pub-location&gt;www.stretchsense.com&lt;/pub-location&gt;&lt;publisher&gt;Stretch Sense&lt;/publisher&gt;&lt;work-type&gt;Image&lt;/work-type&gt;&lt;urls&gt;&lt;related-urls&gt;&lt;url&gt;https://stretchsense.com/product/mocap-pro-super-splay/&lt;/url&gt;&lt;/related-urls&gt;&lt;/urls&gt;&lt;/record&gt;&lt;/Cite&gt;&lt;/EndNote&gt;</w:instrText>
      </w:r>
      <w:r w:rsidR="00406EA0">
        <w:fldChar w:fldCharType="separate"/>
      </w:r>
      <w:r w:rsidR="00406EA0">
        <w:rPr>
          <w:noProof/>
        </w:rPr>
        <w:t>(StretchSense 2021)</w:t>
      </w:r>
      <w:r w:rsidR="00406EA0">
        <w:fldChar w:fldCharType="end"/>
      </w:r>
      <w:r w:rsidR="00406EA0">
        <w:t xml:space="preserve"> </w:t>
      </w:r>
      <w:r w:rsidRPr="00861C12">
        <w:t xml:space="preserve">(D) </w:t>
      </w:r>
      <w:r w:rsidR="00927C0C">
        <w:t xml:space="preserve">Courtesy of Flexpoint Sensor Systems, Inc. </w:t>
      </w:r>
      <w:r w:rsidR="00942EE3">
        <w:fldChar w:fldCharType="begin"/>
      </w:r>
      <w:r w:rsidR="00942EE3">
        <w:instrText xml:space="preserve"> ADDIN EN.CITE &lt;EndNote&gt;&lt;Cite&gt;&lt;Author&gt;Flexpoint&lt;/Author&gt;&lt;Year&gt;2021&lt;/Year&gt;&lt;RecNum&gt;47&lt;/RecNum&gt;&lt;DisplayText&gt;(Flexpoint 2021)&lt;/DisplayText&gt;&lt;record&gt;&lt;rec-number&gt;47&lt;/rec-number&gt;&lt;foreign-keys&gt;&lt;key app="EN" db-id="9tzd5awr0xevfgesp5250eddd20zf5s09zwx" timestamp="1611893710" guid="a0db846a-08f1-48bb-80c7-46152fc1255b"&gt;47&lt;/key&gt;&lt;/foreign-keys&gt;&lt;ref-type name="Web Page"&gt;12&lt;/ref-type&gt;&lt;contributors&gt;&lt;authors&gt;&lt;author&gt;Flexpoint&lt;/author&gt;&lt;/authors&gt;&lt;/contributors&gt;&lt;titles&gt;&lt;title&gt;Flexpoint USB Glove Kit&lt;/title&gt;&lt;/titles&gt;&lt;pages&gt;USB Glove Kit&lt;/pages&gt;&lt;volume&gt;2021&lt;/volume&gt;&lt;number&gt;January 28&lt;/number&gt;&lt;dates&gt;&lt;year&gt;2021&lt;/year&gt;&lt;/dates&gt;&lt;pub-location&gt;https://www.flexpoint.com/usbglovekit&lt;/pub-location&gt;&lt;publisher&gt;Flexpoint Sensor Systems&lt;/publisher&gt;&lt;work-type&gt;Image&lt;/work-type&gt;&lt;urls&gt;&lt;related-urls&gt;&lt;url&gt;https://www.flexpoint.com/usbglovekit&lt;/url&gt;&lt;/related-urls&gt;&lt;/urls&gt;&lt;custom1&gt;2021&lt;/custom1&gt;&lt;custom2&gt;February 9&lt;/custom2&gt;&lt;/record&gt;&lt;/Cite&gt;&lt;/EndNote&gt;</w:instrText>
      </w:r>
      <w:r w:rsidR="00942EE3">
        <w:fldChar w:fldCharType="separate"/>
      </w:r>
      <w:r w:rsidR="00942EE3">
        <w:rPr>
          <w:noProof/>
        </w:rPr>
        <w:t>(Flexpoint 2021)</w:t>
      </w:r>
      <w:r w:rsidR="00942EE3">
        <w:fldChar w:fldCharType="end"/>
      </w:r>
      <w:r w:rsidRPr="00861C12">
        <w:t xml:space="preserve"> (</w:t>
      </w:r>
      <w:r w:rsidR="006138B5">
        <w:t>E</w:t>
      </w:r>
      <w:r w:rsidRPr="00861C12">
        <w:t>)</w:t>
      </w:r>
      <w:r w:rsidR="00927C0C">
        <w:t xml:space="preserve"> Courtesy of CaptoGlove Inc.</w:t>
      </w:r>
      <w:r w:rsidRPr="00861C12">
        <w:t xml:space="preserve"> </w:t>
      </w:r>
      <w:r w:rsidR="00A254AA">
        <w:fldChar w:fldCharType="begin"/>
      </w:r>
      <w:r w:rsidR="00711A39">
        <w:instrText xml:space="preserve"> ADDIN EN.CITE &lt;EndNote&gt;&lt;Cite&gt;&lt;Author&gt;CaptoGlove&lt;/Author&gt;&lt;Year&gt;2020&lt;/Year&gt;&lt;RecNum&gt;34&lt;/RecNum&gt;&lt;DisplayText&gt;(CaptoGlove 2020)&lt;/DisplayText&gt;&lt;record&gt;&lt;rec-number&gt;34&lt;/rec-number&gt;&lt;foreign-keys&gt;&lt;key app="EN" db-id="9tzd5awr0xevfgesp5250eddd20zf5s09zwx" timestamp="1611771060" guid="50c3c140-e486-40fb-8f54-9af14fc0e6aa"&gt;34&lt;/key&gt;&lt;/foreign-keys&gt;&lt;ref-type name="Web Page"&gt;12&lt;/ref-type&gt;&lt;contributors&gt;&lt;authors&gt;&lt;author&gt;CaptoGlove&lt;/author&gt;&lt;/authors&gt;&lt;/contributors&gt;&lt;titles&gt;&lt;title&gt;CaptoGlove Business-Single&lt;/title&gt;&lt;/titles&gt;&lt;pages&gt;CaptoGlove is a wireless wearable hand machie interface&lt;/pages&gt;&lt;volume&gt;2021&lt;/volume&gt;&lt;number&gt;January 27&lt;/number&gt;&lt;dates&gt;&lt;year&gt;2020&lt;/year&gt;&lt;/dates&gt;&lt;pub-location&gt;www.captoglove.com&lt;/pub-location&gt;&lt;publisher&gt;CaptoGlove&lt;/publisher&gt;&lt;work-type&gt;Image&lt;/work-type&gt;&lt;urls&gt;&lt;related-urls&gt;&lt;url&gt;https://www.captoglove.com/shop/business-single/&lt;/url&gt;&lt;/related-urls&gt;&lt;/urls&gt;&lt;/record&gt;&lt;/Cite&gt;&lt;/EndNote&gt;</w:instrText>
      </w:r>
      <w:r w:rsidR="00A254AA">
        <w:fldChar w:fldCharType="separate"/>
      </w:r>
      <w:r w:rsidR="00A254AA">
        <w:rPr>
          <w:noProof/>
        </w:rPr>
        <w:t>(CaptoGlove 2020)</w:t>
      </w:r>
      <w:r w:rsidR="00A254AA">
        <w:fldChar w:fldCharType="end"/>
      </w:r>
      <w:r w:rsidRPr="00861C12">
        <w:t xml:space="preserve"> (</w:t>
      </w:r>
      <w:r w:rsidR="006138B5">
        <w:t>F</w:t>
      </w:r>
      <w:r w:rsidRPr="00861C12">
        <w:t>)</w:t>
      </w:r>
      <w:r w:rsidR="00927C0C">
        <w:t xml:space="preserve"> Courtesy of Bebop Sensors</w:t>
      </w:r>
      <w:r w:rsidRPr="00861C12">
        <w:t xml:space="preserve"> </w:t>
      </w:r>
      <w:r w:rsidR="006A01BD">
        <w:fldChar w:fldCharType="begin"/>
      </w:r>
      <w:r w:rsidR="000F6EF2">
        <w:instrText xml:space="preserve"> ADDIN EN.CITE &lt;EndNote&gt;&lt;Cite&gt;&lt;Author&gt;BeBop&lt;/Author&gt;&lt;Year&gt;2021&lt;/Year&gt;&lt;RecNum&gt;32&lt;/RecNum&gt;&lt;DisplayText&gt;(BeBop 2021)&lt;/DisplayText&gt;&lt;record&gt;&lt;rec-number&gt;32&lt;/rec-number&gt;&lt;foreign-keys&gt;&lt;key app="EN" db-id="9tzd5awr0xevfgesp5250eddd20zf5s09zwx" timestamp="1611765119" guid="2c7942da-fbb5-4729-9ec8-3111f900f880"&gt;32&lt;/key&gt;&lt;/foreign-keys&gt;&lt;ref-type name="Web Page"&gt;12&lt;/ref-type&gt;&lt;contributors&gt;&lt;authors&gt;&lt;author&gt;BeBop&lt;/author&gt;&lt;/authors&gt;&lt;/contributors&gt;&lt;titles&gt;&lt;title&gt;BeBop Forte Data Gloves&lt;/title&gt;&lt;/titles&gt;&lt;pages&gt;BeBop ARVR Data Glove&lt;/pages&gt;&lt;volume&gt;2021&lt;/volume&gt;&lt;number&gt;January 25&lt;/number&gt;&lt;dates&gt;&lt;year&gt;2021&lt;/year&gt;&lt;/dates&gt;&lt;pub-location&gt;https://bebopsensors.com/arvr/&lt;/pub-location&gt;&lt;publisher&gt;Bebop Sensors&lt;/publisher&gt;&lt;urls&gt;&lt;related-urls&gt;&lt;url&gt;https://bebopsensors.com/arvr/&lt;/url&gt;&lt;/related-urls&gt;&lt;/urls&gt;&lt;custom1&gt;2021&lt;/custom1&gt;&lt;custom2&gt;January 27&lt;/custom2&gt;&lt;/record&gt;&lt;/Cite&gt;&lt;/EndNote&gt;</w:instrText>
      </w:r>
      <w:r w:rsidR="006A01BD">
        <w:fldChar w:fldCharType="separate"/>
      </w:r>
      <w:r w:rsidR="00E32C69">
        <w:rPr>
          <w:noProof/>
        </w:rPr>
        <w:t>(BeBop 2021)</w:t>
      </w:r>
      <w:r w:rsidR="006A01BD">
        <w:fldChar w:fldCharType="end"/>
      </w:r>
      <w:r w:rsidRPr="00861C12">
        <w:t xml:space="preserve"> </w:t>
      </w:r>
      <w:r w:rsidR="006138B5">
        <w:t>(G)</w:t>
      </w:r>
      <w:r w:rsidR="00927C0C">
        <w:t xml:space="preserve"> Courtesy of Medical Tactile Inc.</w:t>
      </w:r>
      <w:r w:rsidR="006138B5">
        <w:t xml:space="preserve"> </w:t>
      </w:r>
      <w:r w:rsidR="0053360E">
        <w:fldChar w:fldCharType="begin"/>
      </w:r>
      <w:r w:rsidR="0070279B">
        <w:instrText xml:space="preserve"> ADDIN EN.CITE &lt;EndNote&gt;&lt;Cite&gt;&lt;Author&gt;PPS&lt;/Author&gt;&lt;Year&gt;2021&lt;/Year&gt;&lt;RecNum&gt;49&lt;/RecNum&gt;&lt;DisplayText&gt;(PPS 2021b)&lt;/DisplayText&gt;&lt;record&gt;&lt;rec-number&gt;49&lt;/rec-number&gt;&lt;foreign-keys&gt;&lt;key app="EN" db-id="9tzd5awr0xevfgesp5250eddd20zf5s09zwx" timestamp="1612028568" guid="d492251b-463c-48e0-bb97-9b2b26f577f9"&gt;49&lt;/key&gt;&lt;/foreign-keys&gt;&lt;ref-type name="Web Page"&gt;12&lt;/ref-type&gt;&lt;contributors&gt;&lt;authors&gt;&lt;author&gt;PPS&lt;/author&gt;&lt;/authors&gt;&lt;/contributors&gt;&lt;titles&gt;&lt;title&gt;TactileGlove - Hand Pressure Measurement&lt;/title&gt;&lt;/titles&gt;&lt;pages&gt;TactileGlove - Hand Pressure Measurement&lt;/pages&gt;&lt;volume&gt;2021&lt;/volume&gt;&lt;number&gt;January 30&lt;/number&gt;&lt;dates&gt;&lt;year&gt;2021&lt;/year&gt;&lt;/dates&gt;&lt;pub-location&gt;https://pressureprofile.com/body-pressure-mapping/tactile-glove&lt;/pub-location&gt;&lt;publisher&gt;Medical Tactile Inc&lt;/publisher&gt;&lt;work-type&gt;Image&lt;/work-type&gt;&lt;urls&gt;&lt;related-urls&gt;&lt;url&gt;https://pressureprofile.com/body-pressure-mapping/tactile-glove&lt;/url&gt;&lt;/related-urls&gt;&lt;/urls&gt;&lt;/record&gt;&lt;/Cite&gt;&lt;/EndNote&gt;</w:instrText>
      </w:r>
      <w:r w:rsidR="0053360E">
        <w:fldChar w:fldCharType="separate"/>
      </w:r>
      <w:r w:rsidR="0053360E">
        <w:rPr>
          <w:noProof/>
        </w:rPr>
        <w:t>(PPS 2021b)</w:t>
      </w:r>
      <w:r w:rsidR="0053360E">
        <w:fldChar w:fldCharType="end"/>
      </w:r>
      <w:r w:rsidRPr="00861C12">
        <w:t xml:space="preserve"> (</w:t>
      </w:r>
      <w:r w:rsidR="006138B5">
        <w:t>H</w:t>
      </w:r>
      <w:r w:rsidRPr="00861C12">
        <w:t>)</w:t>
      </w:r>
      <w:r w:rsidR="00927C0C">
        <w:t xml:space="preserve"> Courtesy of MI.MU Gloves Limited</w:t>
      </w:r>
      <w:r w:rsidRPr="00861C12">
        <w:t xml:space="preserve"> </w:t>
      </w:r>
      <w:r w:rsidR="00DE7FA2">
        <w:fldChar w:fldCharType="begin"/>
      </w:r>
      <w:r w:rsidR="0053360E">
        <w:instrText xml:space="preserve"> ADDIN EN.CITE &lt;EndNote&gt;&lt;Cite&gt;&lt;Author&gt;MimuGloves&lt;/Author&gt;&lt;Year&gt;2021&lt;/Year&gt;&lt;RecNum&gt;48&lt;/RecNum&gt;&lt;DisplayText&gt;(MimuGloves 2021)&lt;/DisplayText&gt;&lt;record&gt;&lt;rec-number&gt;48&lt;/rec-number&gt;&lt;foreign-keys&gt;&lt;key app="EN" db-id="9tzd5awr0xevfgesp5250eddd20zf5s09zwx" timestamp="1612027120" guid="07a59117-dbed-417c-8258-3567cdbaf7ec"&gt;48&lt;/key&gt;&lt;/foreign-keys&gt;&lt;ref-type name="Web Page"&gt;12&lt;/ref-type&gt;&lt;contributors&gt;&lt;authors&gt;&lt;author&gt;MimuGloves&lt;/author&gt;&lt;/authors&gt;&lt;/contributors&gt;&lt;titles&gt;&lt;title&gt;Mimu-Gloves&lt;/title&gt;&lt;/titles&gt;&lt;pages&gt;Mimu Gloves&lt;/pages&gt;&lt;volume&gt;2021&lt;/volume&gt;&lt;number&gt;January 30&lt;/number&gt;&lt;dates&gt;&lt;year&gt;2021&lt;/year&gt;&lt;/dates&gt;&lt;pub-location&gt;www.mimugloves.com&lt;/pub-location&gt;&lt;publisher&gt;Mimu Gloves&lt;/publisher&gt;&lt;work-type&gt;Figure&lt;/work-type&gt;&lt;urls&gt;&lt;related-urls&gt;&lt;url&gt;https://mimugloves.com/&lt;/url&gt;&lt;/related-urls&gt;&lt;/urls&gt;&lt;/record&gt;&lt;/Cite&gt;&lt;/EndNote&gt;</w:instrText>
      </w:r>
      <w:r w:rsidR="00DE7FA2">
        <w:fldChar w:fldCharType="separate"/>
      </w:r>
      <w:r w:rsidR="00DE7FA2">
        <w:rPr>
          <w:noProof/>
        </w:rPr>
        <w:t>(MimuGloves 2021)</w:t>
      </w:r>
      <w:r w:rsidR="00DE7FA2">
        <w:fldChar w:fldCharType="end"/>
      </w:r>
      <w:r w:rsidRPr="00861C12">
        <w:t xml:space="preserve"> (</w:t>
      </w:r>
      <w:r w:rsidR="006138B5">
        <w:t>I</w:t>
      </w:r>
      <w:r w:rsidRPr="00861C12">
        <w:t>)</w:t>
      </w:r>
      <w:r w:rsidR="008A77D6">
        <w:t xml:space="preserve"> Courtesy of </w:t>
      </w:r>
      <w:r w:rsidR="008A77D6" w:rsidRPr="008A77D6">
        <w:t>Iron Will Innovations Canada Inc.</w:t>
      </w:r>
      <w:r w:rsidR="008A77D6">
        <w:t xml:space="preserve"> </w:t>
      </w:r>
      <w:r w:rsidR="000F6EF2">
        <w:fldChar w:fldCharType="begin"/>
      </w:r>
      <w:r w:rsidR="00A254AA">
        <w:instrText xml:space="preserve"> ADDIN EN.CITE &lt;EndNote&gt;&lt;Cite&gt;&lt;Author&gt;Peregrine&lt;/Author&gt;&lt;Year&gt;2021&lt;/Year&gt;&lt;RecNum&gt;33&lt;/RecNum&gt;&lt;DisplayText&gt;(Peregrine 2021)&lt;/DisplayText&gt;&lt;record&gt;&lt;rec-number&gt;33&lt;/rec-number&gt;&lt;foreign-keys&gt;&lt;key app="EN" db-id="9tzd5awr0xevfgesp5250eddd20zf5s09zwx" timestamp="1611769277" guid="dfba8a51-b697-450a-af22-73cd27fd0a7b"&gt;33&lt;/key&gt;&lt;/foreign-keys&gt;&lt;ref-type name="Web Page"&gt;12&lt;/ref-type&gt;&lt;contributors&gt;&lt;authors&gt;&lt;author&gt;Peregrine&lt;/author&gt;&lt;/authors&gt;&lt;/contributors&gt;&lt;titles&gt;&lt;title&gt;Peregrine Glove ST&lt;/title&gt;&lt;/titles&gt;&lt;pages&gt;Peregrine Glove ST&lt;/pages&gt;&lt;volume&gt;2021&lt;/volume&gt;&lt;number&gt;January 27&lt;/number&gt;&lt;dates&gt;&lt;year&gt;2021&lt;/year&gt;&lt;/dates&gt;&lt;pub-location&gt;www.peregrineglove.com&lt;/pub-location&gt;&lt;publisher&gt;Peregrine Glove&lt;/publisher&gt;&lt;work-type&gt;Image&lt;/work-type&gt;&lt;urls&gt;&lt;related-urls&gt;&lt;url&gt;https://peregrineglove.com/products/peregrine-glove-st-full-kit-w-pod&lt;/url&gt;&lt;/related-urls&gt;&lt;/urls&gt;&lt;custom1&gt;2021&lt;/custom1&gt;&lt;custom2&gt;January 27&lt;/custom2&gt;&lt;/record&gt;&lt;/Cite&gt;&lt;/EndNote&gt;</w:instrText>
      </w:r>
      <w:r w:rsidR="000F6EF2">
        <w:fldChar w:fldCharType="separate"/>
      </w:r>
      <w:r w:rsidR="000F6EF2">
        <w:rPr>
          <w:noProof/>
        </w:rPr>
        <w:t>(Peregrine 2021)</w:t>
      </w:r>
      <w:r w:rsidR="000F6EF2">
        <w:fldChar w:fldCharType="end"/>
      </w:r>
      <w:r w:rsidRPr="00861C12">
        <w:t xml:space="preserve"> (</w:t>
      </w:r>
      <w:r w:rsidR="006138B5">
        <w:t>J</w:t>
      </w:r>
      <w:r w:rsidRPr="00861C12">
        <w:t>)</w:t>
      </w:r>
      <w:r w:rsidR="008A77D6">
        <w:t xml:space="preserve"> Courtesy of Manus Machinae BV</w:t>
      </w:r>
      <w:r w:rsidRPr="00861C12">
        <w:t xml:space="preserve"> </w:t>
      </w:r>
      <w:r w:rsidR="00676955">
        <w:fldChar w:fldCharType="begin"/>
      </w:r>
      <w:r w:rsidR="00EE4E83">
        <w:instrText xml:space="preserve"> ADDIN EN.CITE &lt;EndNote&gt;&lt;Cite&gt;&lt;Author&gt;Manus-VR&lt;/Author&gt;&lt;Year&gt;2021&lt;/Year&gt;&lt;RecNum&gt;41&lt;/RecNum&gt;&lt;DisplayText&gt;(Manus-VR 2021)&lt;/DisplayText&gt;&lt;record&gt;&lt;rec-number&gt;41&lt;/rec-number&gt;&lt;foreign-keys&gt;&lt;key app="EN" db-id="9tzd5awr0xevfgesp5250eddd20zf5s09zwx" timestamp="1611851344" guid="30093074-6adb-470e-8064-fc97e2f7360e"&gt;41&lt;/key&gt;&lt;/foreign-keys&gt;&lt;ref-type name="Web Page"&gt;12&lt;/ref-type&gt;&lt;contributors&gt;&lt;authors&gt;&lt;author&gt;Manus-VR&lt;/author&gt;&lt;/authors&gt;&lt;/contributors&gt;&lt;titles&gt;&lt;title&gt;Manus VR Prime II&lt;/title&gt;&lt;/titles&gt;&lt;pages&gt;Manus-VR Prime II Haptic &lt;/pages&gt;&lt;volume&gt;2021&lt;/volume&gt;&lt;number&gt;January 28&lt;/number&gt;&lt;dates&gt;&lt;year&gt;2021&lt;/year&gt;&lt;/dates&gt;&lt;pub-location&gt;Manus-VR.com&lt;/pub-location&gt;&lt;publisher&gt;Manus-VR&lt;/publisher&gt;&lt;work-type&gt;Image&lt;/work-type&gt;&lt;urls&gt;&lt;related-urls&gt;&lt;url&gt;https://manus-vr.com/haptic-gloves&lt;/url&gt;&lt;/related-urls&gt;&lt;/urls&gt;&lt;custom1&gt;2021&lt;/custom1&gt;&lt;custom2&gt;January 28&lt;/custom2&gt;&lt;/record&gt;&lt;/Cite&gt;&lt;/EndNote&gt;</w:instrText>
      </w:r>
      <w:r w:rsidR="00676955">
        <w:fldChar w:fldCharType="separate"/>
      </w:r>
      <w:r w:rsidR="006F34FC">
        <w:rPr>
          <w:noProof/>
        </w:rPr>
        <w:t>(Manus-VR 2021)</w:t>
      </w:r>
      <w:r w:rsidR="00676955">
        <w:fldChar w:fldCharType="end"/>
      </w:r>
      <w:r w:rsidRPr="00861C12">
        <w:t xml:space="preserve"> (</w:t>
      </w:r>
      <w:r w:rsidR="006138B5">
        <w:t>K</w:t>
      </w:r>
      <w:r w:rsidRPr="00861C12">
        <w:t>)</w:t>
      </w:r>
      <w:r w:rsidR="008A77D6">
        <w:t xml:space="preserve"> Courtesy of 5DT Technologies</w:t>
      </w:r>
      <w:r w:rsidRPr="00861C12">
        <w:t xml:space="preserve"> </w:t>
      </w:r>
      <w:r w:rsidR="00177E66">
        <w:fldChar w:fldCharType="begin"/>
      </w:r>
      <w:r w:rsidR="00177E66">
        <w:instrText xml:space="preserve"> ADDIN EN.CITE &lt;EndNote&gt;&lt;Cite&gt;&lt;Author&gt;5DT&lt;/Author&gt;&lt;Year&gt;2021&lt;/Year&gt;&lt;RecNum&gt;53&lt;/RecNum&gt;&lt;DisplayText&gt;(5DT 2021)&lt;/DisplayText&gt;&lt;record&gt;&lt;rec-number&gt;53&lt;/rec-number&gt;&lt;foreign-keys&gt;&lt;key app="EN" db-id="9tzd5awr0xevfgesp5250eddd20zf5s09zwx" timestamp="1612035562" guid="f17f9b10-ed52-422b-82c3-081f1af83e9d"&gt;53&lt;/key&gt;&lt;/foreign-keys&gt;&lt;ref-type name="Web Page"&gt;12&lt;/ref-type&gt;&lt;contributors&gt;&lt;authors&gt;&lt;author&gt;5DT, (Fifth Dimension Technologies)&lt;/author&gt;&lt;/authors&gt;&lt;/contributors&gt;&lt;titles&gt;&lt;title&gt;5DT Data Glove Ultra&lt;/title&gt;&lt;/titles&gt;&lt;pages&gt;5DT Data Glove Ultra&lt;/pages&gt;&lt;volume&gt;2021&lt;/volume&gt;&lt;number&gt;January 30&lt;/number&gt;&lt;dates&gt;&lt;year&gt;2021&lt;/year&gt;&lt;/dates&gt;&lt;pub-location&gt;https://5dt.com/5dt-data-glove-ultra/&lt;/pub-location&gt;&lt;publisher&gt;Fifth Dimension Technologies&lt;/publisher&gt;&lt;work-type&gt;Image&lt;/work-type&gt;&lt;urls&gt;&lt;related-urls&gt;&lt;url&gt;https://5dt.com/5dt-data-glove-ultra/&lt;/url&gt;&lt;/related-urls&gt;&lt;/urls&gt;&lt;/record&gt;&lt;/Cite&gt;&lt;/EndNote&gt;</w:instrText>
      </w:r>
      <w:r w:rsidR="00177E66">
        <w:fldChar w:fldCharType="separate"/>
      </w:r>
      <w:r w:rsidR="00177E66">
        <w:rPr>
          <w:noProof/>
        </w:rPr>
        <w:t>(5DT 2021)</w:t>
      </w:r>
      <w:r w:rsidR="00177E66">
        <w:fldChar w:fldCharType="end"/>
      </w:r>
      <w:r w:rsidRPr="00861C12">
        <w:t xml:space="preserve"> (</w:t>
      </w:r>
      <w:r w:rsidR="006138B5">
        <w:t>L</w:t>
      </w:r>
      <w:r w:rsidRPr="00861C12">
        <w:t xml:space="preserve">) </w:t>
      </w:r>
      <w:r w:rsidR="00CC04C6">
        <w:t xml:space="preserve">Courtesy of Vista Medical, Ltd. </w:t>
      </w:r>
      <w:r w:rsidR="00CC04C6">
        <w:fldChar w:fldCharType="begin"/>
      </w:r>
      <w:r w:rsidR="00CC04C6">
        <w:instrText xml:space="preserve"> ADDIN EN.CITE &lt;EndNote&gt;&lt;Cite&gt;&lt;Author&gt;Vista Medical&lt;/Author&gt;&lt;RecNum&gt;21&lt;/RecNum&gt;&lt;DisplayText&gt;(Vista Medical)&lt;/DisplayText&gt;&lt;record&gt;&lt;rec-number&gt;21&lt;/rec-number&gt;&lt;foreign-keys&gt;&lt;key app="EN" db-id="9tzd5awr0xevfgesp5250eddd20zf5s09zwx" timestamp="1611592580" guid="8a4f4bfd-ef01-4c76-be88-5b79e940abb0"&gt;21&lt;/key&gt;&lt;/foreign-keys&gt;&lt;ref-type name="Web Page"&gt;12&lt;/ref-type&gt;&lt;contributors&gt;&lt;authors&gt;&lt;author&gt;Vista Medical, Ltd.&lt;/author&gt;&lt;/authors&gt;&lt;/contributors&gt;&lt;titles&gt;&lt;title&gt;Glove Pressure Mapping System&lt;/title&gt;&lt;short-title&gt;Glove Pressure Mapping System&lt;/short-title&gt;&lt;/titles&gt;&lt;pages&gt;Glove Pressure Mapping System&lt;/pages&gt;&lt;volume&gt;2021&lt;/volume&gt;&lt;number&gt;January 25&lt;/number&gt;&lt;dates&gt;&lt;/dates&gt;&lt;pub-location&gt;http://www.nexgenergo.com/ergonomics/nexglove.html&lt;/pub-location&gt;&lt;publisher&gt;Vista Medical, Ltd. www.boditrak.com&lt;/publisher&gt;&lt;work-type&gt;Image&lt;/work-type&gt;&lt;urls&gt;&lt;related-urls&gt;&lt;url&gt;http://www.nexgenergo.com/ergonomics/nexglove.html&lt;/url&gt;&lt;/related-urls&gt;&lt;/urls&gt;&lt;language&gt;English&lt;/language&gt;&lt;/record&gt;&lt;/Cite&gt;&lt;/EndNote&gt;</w:instrText>
      </w:r>
      <w:r w:rsidR="00CC04C6">
        <w:fldChar w:fldCharType="separate"/>
      </w:r>
      <w:r w:rsidR="00CC04C6">
        <w:rPr>
          <w:noProof/>
        </w:rPr>
        <w:t>(Vista Medical)</w:t>
      </w:r>
      <w:r w:rsidR="00CC04C6">
        <w:fldChar w:fldCharType="end"/>
      </w:r>
    </w:p>
    <w:p w14:paraId="70359605" w14:textId="52C92B36" w:rsidR="00703ED2" w:rsidRDefault="00703ED2" w:rsidP="00861C12">
      <w:pPr>
        <w:spacing w:after="0" w:line="240" w:lineRule="auto"/>
        <w:contextualSpacing/>
      </w:pPr>
    </w:p>
    <w:p w14:paraId="0A8B97F4" w14:textId="28511D3F" w:rsidR="00703ED2" w:rsidRDefault="00703ED2">
      <w:r>
        <w:br w:type="page"/>
      </w:r>
    </w:p>
    <w:p w14:paraId="4ADBB6CE" w14:textId="36E2AB2C" w:rsidR="00703ED2" w:rsidRDefault="002B2B93" w:rsidP="005374D5">
      <w:pPr>
        <w:spacing w:after="0" w:line="240" w:lineRule="auto"/>
        <w:contextualSpacing/>
        <w:jc w:val="center"/>
      </w:pPr>
      <w:r>
        <w:rPr>
          <w:noProof/>
        </w:rPr>
        <w:lastRenderedPageBreak/>
        <w:drawing>
          <wp:inline distT="0" distB="0" distL="0" distR="0" wp14:anchorId="30CD794C" wp14:editId="3701EBB9">
            <wp:extent cx="5943600" cy="4671060"/>
            <wp:effectExtent l="0" t="0" r="0" b="0"/>
            <wp:docPr id="3" name="Picture 3" descr="A collage of a ca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collage of a cat&#10;&#10;Description automatically generated with low confidence"/>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943600" cy="4671060"/>
                    </a:xfrm>
                    <a:prstGeom prst="rect">
                      <a:avLst/>
                    </a:prstGeom>
                  </pic:spPr>
                </pic:pic>
              </a:graphicData>
            </a:graphic>
          </wp:inline>
        </w:drawing>
      </w:r>
    </w:p>
    <w:p w14:paraId="7D536005" w14:textId="0297898B" w:rsidR="005374D5" w:rsidRDefault="005374D5" w:rsidP="00861C12">
      <w:pPr>
        <w:spacing w:after="0" w:line="240" w:lineRule="auto"/>
        <w:contextualSpacing/>
      </w:pPr>
    </w:p>
    <w:p w14:paraId="0A84585D" w14:textId="326B910D" w:rsidR="005374D5" w:rsidRDefault="005374D5" w:rsidP="00861C12">
      <w:pPr>
        <w:spacing w:after="0" w:line="240" w:lineRule="auto"/>
        <w:contextualSpacing/>
      </w:pPr>
      <w:r w:rsidRPr="005374D5">
        <w:rPr>
          <w:b/>
          <w:bCs/>
        </w:rPr>
        <w:t>Fig. 4. Do-It-Yourself prototypes of wearable sensor gloves using different sensor technology.</w:t>
      </w:r>
      <w:r w:rsidRPr="005374D5">
        <w:t xml:space="preserve"> (A) </w:t>
      </w:r>
      <w:r w:rsidR="008A77D6">
        <w:t xml:space="preserve">Courtesy from Thingiverse.com </w:t>
      </w:r>
      <w:r w:rsidR="0045417A">
        <w:fldChar w:fldCharType="begin"/>
      </w:r>
      <w:r w:rsidR="004A437F">
        <w:instrText xml:space="preserve"> ADDIN EN.CITE &lt;EndNote&gt;&lt;Cite&gt;&lt;Author&gt;Freedman&lt;/Author&gt;&lt;Year&gt;2016&lt;/Year&gt;&lt;RecNum&gt;24&lt;/RecNum&gt;&lt;DisplayText&gt;(Freedman 2016)&lt;/DisplayText&gt;&lt;record&gt;&lt;rec-number&gt;24&lt;/rec-number&gt;&lt;foreign-keys&gt;&lt;key app="EN" db-id="9tzd5awr0xevfgesp5250eddd20zf5s09zwx" timestamp="1611599530" guid="1fed062c-9621-427e-9a8a-f1a11995b0cc"&gt;24&lt;/key&gt;&lt;/foreign-keys&gt;&lt;ref-type name="Web Page"&gt;12&lt;/ref-type&gt;&lt;contributors&gt;&lt;authors&gt;&lt;author&gt;Zack Freedman&lt;/author&gt;&lt;/authors&gt;&lt;/contributors&gt;&lt;titles&gt;&lt;title&gt;Project Grip - Parametric Data Glove&lt;/title&gt;&lt;/titles&gt;&lt;pages&gt;Project Grip - Parametric Data Glove&lt;/pages&gt;&lt;volume&gt;2021&lt;/volume&gt;&lt;number&gt;January 25&lt;/number&gt;&lt;dates&gt;&lt;year&gt;2016&lt;/year&gt;&lt;/dates&gt;&lt;pub-location&gt;thingverse.com&lt;/pub-location&gt;&lt;publisher&gt;MakerBot Thingverse&lt;/publisher&gt;&lt;work-type&gt;Image&lt;/work-type&gt;&lt;urls&gt;&lt;related-urls&gt;&lt;url&gt;https://www.thingiverse.com/thing:1606915&lt;/url&gt;&lt;/related-urls&gt;&lt;/urls&gt;&lt;custom1&gt;2021&lt;/custom1&gt;&lt;custom2&gt;January 25&lt;/custom2&gt;&lt;/record&gt;&lt;/Cite&gt;&lt;Cite&gt;&lt;Author&gt;Freedman&lt;/Author&gt;&lt;Year&gt;2016&lt;/Year&gt;&lt;RecNum&gt;24&lt;/RecNum&gt;&lt;record&gt;&lt;rec-number&gt;24&lt;/rec-number&gt;&lt;foreign-keys&gt;&lt;key app="EN" db-id="9tzd5awr0xevfgesp5250eddd20zf5s09zwx" timestamp="1611599530" guid="1fed062c-9621-427e-9a8a-f1a11995b0cc"&gt;24&lt;/key&gt;&lt;/foreign-keys&gt;&lt;ref-type name="Web Page"&gt;12&lt;/ref-type&gt;&lt;contributors&gt;&lt;authors&gt;&lt;author&gt;Zack Freedman&lt;/author&gt;&lt;/authors&gt;&lt;/contributors&gt;&lt;titles&gt;&lt;title&gt;Project Grip - Parametric Data Glove&lt;/title&gt;&lt;/titles&gt;&lt;pages&gt;Project Grip - Parametric Data Glove&lt;/pages&gt;&lt;volume&gt;2021&lt;/volume&gt;&lt;number&gt;January 25&lt;/number&gt;&lt;dates&gt;&lt;year&gt;2016&lt;/year&gt;&lt;/dates&gt;&lt;pub-location&gt;thingverse.com&lt;/pub-location&gt;&lt;publisher&gt;MakerBot Thingverse&lt;/publisher&gt;&lt;work-type&gt;Image&lt;/work-type&gt;&lt;urls&gt;&lt;related-urls&gt;&lt;url&gt;https://www.thingiverse.com/thing:1606915&lt;/url&gt;&lt;/related-urls&gt;&lt;/urls&gt;&lt;custom1&gt;2021&lt;/custom1&gt;&lt;custom2&gt;January 25&lt;/custom2&gt;&lt;/record&gt;&lt;/Cite&gt;&lt;/EndNote&gt;</w:instrText>
      </w:r>
      <w:r w:rsidR="0045417A">
        <w:fldChar w:fldCharType="separate"/>
      </w:r>
      <w:r w:rsidR="0045417A">
        <w:rPr>
          <w:noProof/>
        </w:rPr>
        <w:t>(Freedman 2016)</w:t>
      </w:r>
      <w:r w:rsidR="0045417A">
        <w:fldChar w:fldCharType="end"/>
      </w:r>
      <w:r w:rsidRPr="005374D5">
        <w:t xml:space="preserve"> (B) </w:t>
      </w:r>
      <w:r w:rsidR="00952702">
        <w:t xml:space="preserve">Courtesy of Instructables.com </w:t>
      </w:r>
      <w:r w:rsidR="004A437F">
        <w:fldChar w:fldCharType="begin"/>
      </w:r>
      <w:r w:rsidR="004A437F">
        <w:instrText xml:space="preserve"> ADDIN EN.CITE &lt;EndNote&gt;&lt;Cite&gt;&lt;Author&gt;vu2aeo&lt;/Author&gt;&lt;Year&gt;2021&lt;/Year&gt;&lt;RecNum&gt;25&lt;/RecNum&gt;&lt;DisplayText&gt;(vu2aeo 2021)&lt;/DisplayText&gt;&lt;record&gt;&lt;rec-number&gt;25&lt;/rec-number&gt;&lt;foreign-keys&gt;&lt;key app="EN" db-id="9tzd5awr0xevfgesp5250eddd20zf5s09zwx" timestamp="1611604357" guid="7218d9b8-9054-4b7f-8b0a-26acff3470b6"&gt;25&lt;/key&gt;&lt;/foreign-keys&gt;&lt;ref-type name="Web Page"&gt;12&lt;/ref-type&gt;&lt;contributors&gt;&lt;authors&gt;&lt;author&gt;vu2aeo&lt;/author&gt;&lt;/authors&gt;&lt;/contributors&gt;&lt;titles&gt;&lt;title&gt;Haptic Glove with DIY Flex Sensors&lt;/title&gt;&lt;/titles&gt;&lt;pages&gt;Haptic Glove with DIY Flex Sensors&lt;/pages&gt;&lt;volume&gt;2021&lt;/volume&gt;&lt;number&gt;January 25&lt;/number&gt;&lt;dates&gt;&lt;year&gt;2021&lt;/year&gt;&lt;/dates&gt;&lt;pub-location&gt;www.instructables.com&lt;/pub-location&gt;&lt;publisher&gt;Instructables Circuits&lt;/publisher&gt;&lt;work-type&gt;Image&lt;/work-type&gt;&lt;urls&gt;&lt;related-urls&gt;&lt;url&gt;https://www.instructables.com/Haptic-Glove-With-DIY-Flex-Sensors/&lt;/url&gt;&lt;/related-urls&gt;&lt;/urls&gt;&lt;custom1&gt;2021&lt;/custom1&gt;&lt;custom2&gt;January 25&lt;/custom2&gt;&lt;/record&gt;&lt;/Cite&gt;&lt;/EndNote&gt;</w:instrText>
      </w:r>
      <w:r w:rsidR="004A437F">
        <w:fldChar w:fldCharType="separate"/>
      </w:r>
      <w:r w:rsidR="004A437F">
        <w:rPr>
          <w:noProof/>
        </w:rPr>
        <w:t>(vu2aeo 2021)</w:t>
      </w:r>
      <w:r w:rsidR="004A437F">
        <w:fldChar w:fldCharType="end"/>
      </w:r>
      <w:r w:rsidRPr="005374D5">
        <w:t xml:space="preserve"> (C) </w:t>
      </w:r>
      <w:r w:rsidR="00952702" w:rsidRPr="00952702">
        <w:t xml:space="preserve">Courtesy of Instructables.com </w:t>
      </w:r>
      <w:r w:rsidR="002A6BE3">
        <w:fldChar w:fldCharType="begin"/>
      </w:r>
      <w:r w:rsidR="00B05E26">
        <w:instrText xml:space="preserve"> ADDIN EN.CITE &lt;EndNote&gt;&lt;Cite&gt;&lt;Author&gt;Shja7942&lt;/Author&gt;&lt;Year&gt;2021&lt;/Year&gt;&lt;RecNum&gt;61&lt;/RecNum&gt;&lt;DisplayText&gt;(Shja7942 2021)&lt;/DisplayText&gt;&lt;record&gt;&lt;rec-number&gt;61&lt;/rec-number&gt;&lt;foreign-keys&gt;&lt;key app="EN" db-id="9tzd5awr0xevfgesp5250eddd20zf5s09zwx" timestamp="1612143347" guid="729e5981-b599-4090-a97a-56d27681a6b9"&gt;61&lt;/key&gt;&lt;/foreign-keys&gt;&lt;ref-type name="Web Page"&gt;12&lt;/ref-type&gt;&lt;contributors&gt;&lt;authors&gt;&lt;author&gt;Shja7942&lt;/author&gt;&lt;/authors&gt;&lt;/contributors&gt;&lt;titles&gt;&lt;title&gt;Gesture to Speech/Text Converting Glove&lt;/title&gt;&lt;/titles&gt;&lt;volume&gt;2021&lt;/volume&gt;&lt;number&gt;January 31&lt;/number&gt;&lt;dates&gt;&lt;year&gt;2021&lt;/year&gt;&lt;/dates&gt;&lt;pub-location&gt;https://www.instructables.com/Gesture-to-SpeechText-Converting-Glove/&lt;/pub-location&gt;&lt;publisher&gt;Instructables Circuits&lt;/publisher&gt;&lt;urls&gt;&lt;related-urls&gt;&lt;url&gt;https://www.instructables.com/Gesture-to-SpeechText-Converting-Glove/&lt;/url&gt;&lt;/related-urls&gt;&lt;/urls&gt;&lt;custom1&gt;2021&lt;/custom1&gt;&lt;custom2&gt;January 31&lt;/custom2&gt;&lt;/record&gt;&lt;/Cite&gt;&lt;/EndNote&gt;</w:instrText>
      </w:r>
      <w:r w:rsidR="002A6BE3">
        <w:fldChar w:fldCharType="separate"/>
      </w:r>
      <w:r w:rsidR="002A6BE3">
        <w:rPr>
          <w:noProof/>
        </w:rPr>
        <w:t>(Shja7942 2021)</w:t>
      </w:r>
      <w:r w:rsidR="002A6BE3">
        <w:fldChar w:fldCharType="end"/>
      </w:r>
      <w:r w:rsidRPr="005374D5">
        <w:t xml:space="preserve"> (D) </w:t>
      </w:r>
      <w:r w:rsidR="00952702" w:rsidRPr="00952702">
        <w:t xml:space="preserve">Courtesy of Instructables.com </w:t>
      </w:r>
      <w:r w:rsidR="00263035">
        <w:fldChar w:fldCharType="begin"/>
      </w:r>
      <w:r w:rsidR="002A6BE3">
        <w:instrText xml:space="preserve"> ADDIN EN.CITE &lt;EndNote&gt;&lt;Cite&gt;&lt;Author&gt;Emcnany&lt;/Author&gt;&lt;Year&gt;2021&lt;/Year&gt;&lt;RecNum&gt;60&lt;/RecNum&gt;&lt;DisplayText&gt;(Emcnany 2021)&lt;/DisplayText&gt;&lt;record&gt;&lt;rec-number&gt;60&lt;/rec-number&gt;&lt;foreign-keys&gt;&lt;key app="EN" db-id="9tzd5awr0xevfgesp5250eddd20zf5s09zwx" timestamp="1612142352" guid="f083e650-5a5b-4d50-a9cd-7efcafc91317"&gt;60&lt;/key&gt;&lt;/foreign-keys&gt;&lt;ref-type name="Web Page"&gt;12&lt;/ref-type&gt;&lt;contributors&gt;&lt;authors&gt;&lt;author&gt;Emcnany&lt;/author&gt;&lt;/authors&gt;&lt;/contributors&gt;&lt;titles&gt;&lt;title&gt;Interactive-Gloves&lt;/title&gt;&lt;/titles&gt;&lt;pages&gt;Interactive Gloves to be used as a general I/O device&lt;/pages&gt;&lt;volume&gt;2021&lt;/volume&gt;&lt;number&gt;January 31&lt;/number&gt;&lt;dates&gt;&lt;year&gt;2021&lt;/year&gt;&lt;/dates&gt;&lt;pub-location&gt;www.instructables.com&lt;/pub-location&gt;&lt;publisher&gt;Instructables Circuits&lt;/publisher&gt;&lt;urls&gt;&lt;related-urls&gt;&lt;url&gt;https://www.instructables.com/Interactive-Gloves/&lt;/url&gt;&lt;/related-urls&gt;&lt;/urls&gt;&lt;custom1&gt;2021&lt;/custom1&gt;&lt;custom2&gt;January 31&lt;/custom2&gt;&lt;/record&gt;&lt;/Cite&gt;&lt;/EndNote&gt;</w:instrText>
      </w:r>
      <w:r w:rsidR="00263035">
        <w:fldChar w:fldCharType="separate"/>
      </w:r>
      <w:r w:rsidR="00263035">
        <w:rPr>
          <w:noProof/>
        </w:rPr>
        <w:t>(Emcnany 2021)</w:t>
      </w:r>
      <w:r w:rsidR="00263035">
        <w:fldChar w:fldCharType="end"/>
      </w:r>
      <w:r w:rsidRPr="005374D5">
        <w:t xml:space="preserve"> (E) </w:t>
      </w:r>
      <w:r w:rsidR="00952702" w:rsidRPr="00952702">
        <w:t xml:space="preserve">Courtesy of Instructables.com </w:t>
      </w:r>
      <w:r w:rsidR="00136EC0">
        <w:fldChar w:fldCharType="begin"/>
      </w:r>
      <w:r w:rsidR="00136EC0">
        <w:instrText xml:space="preserve"> ADDIN EN.CITE &lt;EndNote&gt;&lt;Cite&gt;&lt;Author&gt;Freire&lt;/Author&gt;&lt;Year&gt;2021&lt;/Year&gt;&lt;RecNum&gt;55&lt;/RecNum&gt;&lt;DisplayText&gt;(Freire 2021b)&lt;/DisplayText&gt;&lt;record&gt;&lt;rec-number&gt;55&lt;/rec-number&gt;&lt;foreign-keys&gt;&lt;key app="EN" db-id="9tzd5awr0xevfgesp5250eddd20zf5s09zwx" timestamp="1612129932" guid="b1926597-6dd1-41d8-a60a-832a813d1b8a"&gt;55&lt;/key&gt;&lt;/foreign-keys&gt;&lt;ref-type name="Web Page"&gt;12&lt;/ref-type&gt;&lt;contributors&gt;&lt;authors&gt;&lt;author&gt;Rachel Freire&lt;/author&gt;&lt;/authors&gt;&lt;/contributors&gt;&lt;titles&gt;&lt;title&gt;Extextile VR Gloves for Vive Tracker&lt;/title&gt;&lt;/titles&gt;&lt;pages&gt;Extextile VR Gloves for Vive Tracker&lt;/pages&gt;&lt;volume&gt;2021&lt;/volume&gt;&lt;number&gt;January 31&lt;/number&gt;&lt;dates&gt;&lt;year&gt;2021&lt;/year&gt;&lt;/dates&gt;&lt;pub-location&gt;https://www.instructables.com/Etextile-VR-Gloves-for-Vive-Tracker/&lt;/pub-location&gt;&lt;publisher&gt;Instructables&lt;/publisher&gt;&lt;urls&gt;&lt;related-urls&gt;&lt;url&gt;https://www.instructables.com/Etextile-VR-Gloves-for-Vive-Tracker/&lt;/url&gt;&lt;/related-urls&gt;&lt;/urls&gt;&lt;/record&gt;&lt;/Cite&gt;&lt;/EndNote&gt;</w:instrText>
      </w:r>
      <w:r w:rsidR="00136EC0">
        <w:fldChar w:fldCharType="separate"/>
      </w:r>
      <w:r w:rsidR="00136EC0">
        <w:rPr>
          <w:noProof/>
        </w:rPr>
        <w:t>(Freire 2021b)</w:t>
      </w:r>
      <w:r w:rsidR="00136EC0">
        <w:fldChar w:fldCharType="end"/>
      </w:r>
      <w:r w:rsidRPr="005374D5">
        <w:t xml:space="preserve"> (F) </w:t>
      </w:r>
      <w:r w:rsidR="00952702" w:rsidRPr="00952702">
        <w:t xml:space="preserve">Courtesy of Instructables.com </w:t>
      </w:r>
      <w:r w:rsidR="00762D46">
        <w:fldChar w:fldCharType="begin"/>
      </w:r>
      <w:r w:rsidR="00136EC0">
        <w:instrText xml:space="preserve"> ADDIN EN.CITE &lt;EndNote&gt;&lt;Cite&gt;&lt;Author&gt;Plusea&lt;/Author&gt;&lt;Year&gt;2021&lt;/Year&gt;&lt;RecNum&gt;57&lt;/RecNum&gt;&lt;DisplayText&gt;(Plusea 2021)&lt;/DisplayText&gt;&lt;record&gt;&lt;rec-number&gt;57&lt;/rec-number&gt;&lt;foreign-keys&gt;&lt;key app="EN" db-id="9tzd5awr0xevfgesp5250eddd20zf5s09zwx" timestamp="1612131452" guid="8c46390d-547e-49f6-8886-b858c7bfbc84"&gt;57&lt;/key&gt;&lt;/foreign-keys&gt;&lt;ref-type name="Web Page"&gt;12&lt;/ref-type&gt;&lt;contributors&gt;&lt;authors&gt;&lt;author&gt;Plusea&lt;/author&gt;&lt;/authors&gt;&lt;/contributors&gt;&lt;titles&gt;&lt;title&gt;Sensitive Fingertips&lt;/title&gt;&lt;/titles&gt;&lt;pages&gt;Sensitive Fingertips&lt;/pages&gt;&lt;volume&gt;2021&lt;/volume&gt;&lt;number&gt;January 31&lt;/number&gt;&lt;dates&gt;&lt;year&gt;2021&lt;/year&gt;&lt;/dates&gt;&lt;pub-location&gt;Instructables Circuits&lt;/pub-location&gt;&lt;publisher&gt;Instructables.com&lt;/publisher&gt;&lt;urls&gt;&lt;related-urls&gt;&lt;url&gt;https://www.instructables.com/Sensitive-Fingertips/&lt;/url&gt;&lt;/related-urls&gt;&lt;/urls&gt;&lt;custom1&gt;2021&lt;/custom1&gt;&lt;custom2&gt;January 31&lt;/custom2&gt;&lt;/record&gt;&lt;/Cite&gt;&lt;/EndNote&gt;</w:instrText>
      </w:r>
      <w:r w:rsidR="00762D46">
        <w:fldChar w:fldCharType="separate"/>
      </w:r>
      <w:r w:rsidR="00762D46">
        <w:rPr>
          <w:noProof/>
        </w:rPr>
        <w:t>(Plusea 2021)</w:t>
      </w:r>
      <w:r w:rsidR="00762D46">
        <w:fldChar w:fldCharType="end"/>
      </w:r>
      <w:r w:rsidRPr="005374D5">
        <w:t xml:space="preserve"> (G) </w:t>
      </w:r>
      <w:r w:rsidR="00952702" w:rsidRPr="00952702">
        <w:t xml:space="preserve">Courtesy of Instructables.com </w:t>
      </w:r>
      <w:r w:rsidR="006D4CC8">
        <w:fldChar w:fldCharType="begin"/>
      </w:r>
      <w:r w:rsidR="00AA5728">
        <w:instrText xml:space="preserve"> ADDIN EN.CITE &lt;EndNote&gt;&lt;Cite&gt;&lt;Author&gt;Donaldson&lt;/Author&gt;&lt;Year&gt;2021&lt;/Year&gt;&lt;RecNum&gt;58&lt;/RecNum&gt;&lt;DisplayText&gt;(Donaldson 2021)&lt;/DisplayText&gt;&lt;record&gt;&lt;rec-number&gt;58&lt;/rec-number&gt;&lt;foreign-keys&gt;&lt;key app="EN" db-id="9tzd5awr0xevfgesp5250eddd20zf5s09zwx" timestamp="1612132248" guid="9c4eee11-7b06-4168-a06d-ba2267a1e4a1"&gt;58&lt;/key&gt;&lt;/foreign-keys&gt;&lt;ref-type name="Web Page"&gt;12&lt;/ref-type&gt;&lt;contributors&gt;&lt;authors&gt;&lt;author&gt;Will Donaldson&lt;/author&gt;&lt;/authors&gt;&lt;/contributors&gt;&lt;titles&gt;&lt;title&gt;Flex Sensor Glove&lt;/title&gt;&lt;/titles&gt;&lt;pages&gt;Flex Sensor Glove Used To Control Robotic Arm&lt;/pages&gt;&lt;volume&gt;2021&lt;/volume&gt;&lt;number&gt;January 31&lt;/number&gt;&lt;dates&gt;&lt;year&gt;2021&lt;/year&gt;&lt;/dates&gt;&lt;pub-location&gt;Instructables Circuits&lt;/pub-location&gt;&lt;publisher&gt;Instructables.com&lt;/publisher&gt;&lt;urls&gt;&lt;related-urls&gt;&lt;url&gt;https://www.instructables.com/Flex-Sensor-Glove/&lt;/url&gt;&lt;/related-urls&gt;&lt;/urls&gt;&lt;custom1&gt;2021&lt;/custom1&gt;&lt;custom2&gt;January 31&lt;/custom2&gt;&lt;/record&gt;&lt;/Cite&gt;&lt;/EndNote&gt;</w:instrText>
      </w:r>
      <w:r w:rsidR="006D4CC8">
        <w:fldChar w:fldCharType="separate"/>
      </w:r>
      <w:r w:rsidR="006D4CC8">
        <w:rPr>
          <w:noProof/>
        </w:rPr>
        <w:t>(Donaldson 2021)</w:t>
      </w:r>
      <w:r w:rsidR="006D4CC8">
        <w:fldChar w:fldCharType="end"/>
      </w:r>
      <w:r w:rsidRPr="005374D5">
        <w:t xml:space="preserve"> (H) </w:t>
      </w:r>
      <w:r w:rsidR="00952702" w:rsidRPr="00952702">
        <w:t xml:space="preserve">Courtesy of Instructables.com </w:t>
      </w:r>
      <w:r w:rsidR="004A437F">
        <w:fldChar w:fldCharType="begin"/>
      </w:r>
      <w:r w:rsidR="002214CB">
        <w:instrText xml:space="preserve"> ADDIN EN.CITE &lt;EndNote&gt;&lt;Cite&gt;&lt;Author&gt;Freire&lt;/Author&gt;&lt;Year&gt;2021&lt;/Year&gt;&lt;RecNum&gt;26&lt;/RecNum&gt;&lt;DisplayText&gt;(Freire 2021a)&lt;/DisplayText&gt;&lt;record&gt;&lt;rec-number&gt;26&lt;/rec-number&gt;&lt;foreign-keys&gt;&lt;key app="EN" db-id="9tzd5awr0xevfgesp5250eddd20zf5s09zwx" timestamp="1611604986" guid="0b1e26db-ce5b-4ddd-b0e5-7d1c1b4bdb69"&gt;26&lt;/key&gt;&lt;/foreign-keys&gt;&lt;ref-type name="Web Page"&gt;12&lt;/ref-type&gt;&lt;contributors&gt;&lt;authors&gt;&lt;author&gt;Rachel Freire&lt;/author&gt;&lt;/authors&gt;&lt;/contributors&gt;&lt;titles&gt;&lt;title&gt;DIY Glove Controller With E-Textile Sensors&lt;/title&gt;&lt;/titles&gt;&lt;pages&gt;DIY Glove Controller With E-Textile Sensors&lt;/pages&gt;&lt;volume&gt;2021&lt;/volume&gt;&lt;number&gt;January 25&lt;/number&gt;&lt;dates&gt;&lt;year&gt;2021&lt;/year&gt;&lt;/dates&gt;&lt;pub-location&gt;www.instructables.com&lt;/pub-location&gt;&lt;publisher&gt;Instructables Circuits&lt;/publisher&gt;&lt;work-type&gt;Image&lt;/work-type&gt;&lt;urls&gt;&lt;related-urls&gt;&lt;url&gt;https://www.instructables.com/DIY-Glove-Controller-With-E-Textile-Sensors/&lt;/url&gt;&lt;/related-urls&gt;&lt;/urls&gt;&lt;/record&gt;&lt;/Cite&gt;&lt;/EndNote&gt;</w:instrText>
      </w:r>
      <w:r w:rsidR="004A437F">
        <w:fldChar w:fldCharType="separate"/>
      </w:r>
      <w:r w:rsidR="002214CB">
        <w:rPr>
          <w:noProof/>
        </w:rPr>
        <w:t>(Freire 2021a)</w:t>
      </w:r>
      <w:r w:rsidR="004A437F">
        <w:fldChar w:fldCharType="end"/>
      </w:r>
      <w:r w:rsidRPr="005374D5">
        <w:t xml:space="preserve"> (I) </w:t>
      </w:r>
      <w:r w:rsidR="00952702" w:rsidRPr="00952702">
        <w:t xml:space="preserve">Courtesy of Instructables.com </w:t>
      </w:r>
      <w:r w:rsidR="00AA5728">
        <w:fldChar w:fldCharType="begin"/>
      </w:r>
      <w:r w:rsidR="00733661">
        <w:instrText xml:space="preserve"> ADDIN EN.CITE &lt;EndNote&gt;&lt;Cite&gt;&lt;Author&gt;DanielE58&lt;/Author&gt;&lt;Year&gt;2021&lt;/Year&gt;&lt;RecNum&gt;59&lt;/RecNum&gt;&lt;DisplayText&gt;(DanielE58 2021)&lt;/DisplayText&gt;&lt;record&gt;&lt;rec-number&gt;59&lt;/rec-number&gt;&lt;foreign-keys&gt;&lt;key app="EN" db-id="9tzd5awr0xevfgesp5250eddd20zf5s09zwx" timestamp="1612138471" guid="075c39d2-df9c-4a33-aa94-39f143147fba"&gt;59&lt;/key&gt;&lt;/foreign-keys&gt;&lt;ref-type name="Web Page"&gt;12&lt;/ref-type&gt;&lt;contributors&gt;&lt;authors&gt;&lt;author&gt;DanielE58&lt;/author&gt;&lt;/authors&gt;&lt;/contributors&gt;&lt;titles&gt;&lt;title&gt;Arduino Wearable Keyboard Glove&lt;/title&gt;&lt;/titles&gt;&lt;pages&gt;Arduino Wearable Keyboard Glove&lt;/pages&gt;&lt;volume&gt;2021&lt;/volume&gt;&lt;number&gt;January 31&lt;/number&gt;&lt;dates&gt;&lt;year&gt;2021&lt;/year&gt;&lt;/dates&gt;&lt;pub-location&gt;Instructables Circuits&lt;/pub-location&gt;&lt;publisher&gt;www.instructables.com&lt;/publisher&gt;&lt;urls&gt;&lt;related-urls&gt;&lt;url&gt;https://www.instructables.com/Gesture-Input-Typing-Glove/&lt;/url&gt;&lt;/related-urls&gt;&lt;/urls&gt;&lt;custom1&gt;2021&lt;/custom1&gt;&lt;custom2&gt;January 31&lt;/custom2&gt;&lt;/record&gt;&lt;/Cite&gt;&lt;/EndNote&gt;</w:instrText>
      </w:r>
      <w:r w:rsidR="00AA5728">
        <w:fldChar w:fldCharType="separate"/>
      </w:r>
      <w:r w:rsidR="00AA5728">
        <w:rPr>
          <w:noProof/>
        </w:rPr>
        <w:t>(DanielE58 2021)</w:t>
      </w:r>
      <w:r w:rsidR="00AA5728">
        <w:fldChar w:fldCharType="end"/>
      </w:r>
    </w:p>
    <w:p w14:paraId="0CBFDE94" w14:textId="37CA9627" w:rsidR="005374D5" w:rsidRDefault="005374D5" w:rsidP="00861C12">
      <w:pPr>
        <w:spacing w:after="0" w:line="240" w:lineRule="auto"/>
        <w:contextualSpacing/>
      </w:pPr>
    </w:p>
    <w:p w14:paraId="1E6A4877" w14:textId="1BBFF677" w:rsidR="005374D5" w:rsidRDefault="005374D5" w:rsidP="00F80CB5">
      <w:r>
        <w:br w:type="page"/>
      </w:r>
    </w:p>
    <w:p w14:paraId="7BB5437C" w14:textId="0B080585" w:rsidR="00161C9E" w:rsidRDefault="00F80CB5" w:rsidP="00861C12">
      <w:pPr>
        <w:spacing w:after="0" w:line="240" w:lineRule="auto"/>
        <w:contextualSpacing/>
      </w:pPr>
      <w:r>
        <w:rPr>
          <w:b/>
          <w:bCs/>
        </w:rPr>
        <w:lastRenderedPageBreak/>
        <w:t>Table</w:t>
      </w:r>
      <w:r w:rsidR="005374D5" w:rsidRPr="005374D5">
        <w:rPr>
          <w:b/>
          <w:bCs/>
        </w:rPr>
        <w:t xml:space="preserve"> </w:t>
      </w:r>
      <w:r>
        <w:rPr>
          <w:b/>
          <w:bCs/>
        </w:rPr>
        <w:t>2</w:t>
      </w:r>
      <w:r w:rsidR="005374D5" w:rsidRPr="005374D5">
        <w:rPr>
          <w:b/>
          <w:bCs/>
        </w:rPr>
        <w:t>. Application and purpose of wearable sensor gloves.</w:t>
      </w:r>
      <w:r w:rsidR="005374D5" w:rsidRPr="005374D5">
        <w:t xml:space="preserve"> This figure was derived and adapted from a previous literature review </w:t>
      </w:r>
      <w:r w:rsidR="007D2599">
        <w:fldChar w:fldCharType="begin"/>
      </w:r>
      <w:r w:rsidR="007D2599">
        <w:instrText xml:space="preserve"> ADDIN EN.CITE &lt;EndNote&gt;&lt;Cite&gt;&lt;Author&gt;Dipietro&lt;/Author&gt;&lt;Year&gt;2008&lt;/Year&gt;&lt;RecNum&gt;17&lt;/RecNum&gt;&lt;DisplayText&gt;(Dipietro et al. 2008)&lt;/DisplayText&gt;&lt;record&gt;&lt;rec-number&gt;17&lt;/rec-number&gt;&lt;foreign-keys&gt;&lt;key app="EN" db-id="9tzd5awr0xevfgesp5250eddd20zf5s09zwx" timestamp="1611107362" guid="21a06570-c178-4e6b-ab18-37d592a5edf6"&gt;17&lt;/key&gt;&lt;/foreign-keys&gt;&lt;ref-type name="Journal Article"&gt;17&lt;/ref-type&gt;&lt;contributors&gt;&lt;authors&gt;&lt;author&gt;L. Dipietro&lt;/author&gt;&lt;author&gt;A. M. Sabatini&lt;/author&gt;&lt;author&gt;P. Dario&lt;/author&gt;&lt;/authors&gt;&lt;/contributors&gt;&lt;titles&gt;&lt;title&gt;A Survey of Glove-Based Systems and Their Applications&lt;/title&gt;&lt;secondary-title&gt;IEEE Transactions on Systems, Man, and Cybernetics, Part C (Applications and Reviews)&lt;/secondary-title&gt;&lt;/titles&gt;&lt;periodical&gt;&lt;full-title&gt;IEEE Transactions on Systems, Man, and Cybernetics, Part C (Applications and Reviews)&lt;/full-title&gt;&lt;/periodical&gt;&lt;pages&gt;461-482&lt;/pages&gt;&lt;volume&gt;38&lt;/volume&gt;&lt;number&gt;4&lt;/number&gt;&lt;keywords&gt;&lt;keyword&gt;data acquisition&lt;/keyword&gt;&lt;keyword&gt;data gloves&lt;/keyword&gt;&lt;keyword&gt;gesture recognition&lt;/keyword&gt;&lt;keyword&gt;man-machine systems&lt;/keyword&gt;&lt;keyword&gt;medical computing&lt;/keyword&gt;&lt;keyword&gt;glove-based systems&lt;/keyword&gt;&lt;keyword&gt;hand movement data acquisition&lt;/keyword&gt;&lt;keyword&gt;biomedical sciences&lt;/keyword&gt;&lt;keyword&gt;gestures recognition&lt;/keyword&gt;&lt;keyword&gt;man-machine interfaces&lt;/keyword&gt;&lt;keyword&gt;Laboratories&lt;/keyword&gt;&lt;keyword&gt;Rehabilitation robotics&lt;/keyword&gt;&lt;keyword&gt;Biomedical engineering&lt;/keyword&gt;&lt;keyword&gt;Data engineering&lt;/keyword&gt;&lt;keyword&gt;Roads&lt;/keyword&gt;&lt;keyword&gt;Wearable sensors&lt;/keyword&gt;&lt;keyword&gt;Writing&lt;/keyword&gt;&lt;keyword&gt;Biomedical measurements&lt;/keyword&gt;&lt;keyword&gt;Scattering&lt;/keyword&gt;&lt;keyword&gt;man--machine interfaces&lt;/keyword&gt;&lt;/keywords&gt;&lt;dates&gt;&lt;year&gt;2008&lt;/year&gt;&lt;/dates&gt;&lt;isbn&gt;1558-2442&lt;/isbn&gt;&lt;urls&gt;&lt;/urls&gt;&lt;electronic-resource-num&gt;10.1109/TSMCC.2008.923862&lt;/electronic-resource-num&gt;&lt;/record&gt;&lt;/Cite&gt;&lt;/EndNote&gt;</w:instrText>
      </w:r>
      <w:r w:rsidR="007D2599">
        <w:fldChar w:fldCharType="separate"/>
      </w:r>
      <w:r w:rsidR="007D2599">
        <w:rPr>
          <w:noProof/>
        </w:rPr>
        <w:t>(Dipietro et al. 2008)</w:t>
      </w:r>
      <w:r w:rsidR="007D2599">
        <w:fldChar w:fldCharType="end"/>
      </w:r>
      <w:r w:rsidR="005374D5" w:rsidRPr="005374D5">
        <w:t>. This figure was updated to reflect the latest advancements in the past decade.</w:t>
      </w:r>
    </w:p>
    <w:p w14:paraId="0E4ECB2E" w14:textId="7FD56DD0" w:rsidR="00F80CB5" w:rsidRDefault="00F80CB5" w:rsidP="00861C12">
      <w:pPr>
        <w:spacing w:after="0" w:line="240" w:lineRule="auto"/>
        <w:contextualSpacing/>
      </w:pPr>
    </w:p>
    <w:p w14:paraId="39E2B70E" w14:textId="49955C8B" w:rsidR="00F80CB5" w:rsidRDefault="00F80CB5" w:rsidP="00861C12">
      <w:pPr>
        <w:spacing w:after="0" w:line="240" w:lineRule="auto"/>
        <w:contextualSpacing/>
      </w:pPr>
      <w:r>
        <w:rPr>
          <w:noProof/>
        </w:rPr>
        <w:drawing>
          <wp:inline distT="0" distB="0" distL="0" distR="0" wp14:anchorId="020C0CC7" wp14:editId="2352DE53">
            <wp:extent cx="5503608" cy="5048401"/>
            <wp:effectExtent l="0" t="0" r="1905"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520899" cy="5064261"/>
                    </a:xfrm>
                    <a:prstGeom prst="rect">
                      <a:avLst/>
                    </a:prstGeom>
                    <a:noFill/>
                  </pic:spPr>
                </pic:pic>
              </a:graphicData>
            </a:graphic>
          </wp:inline>
        </w:drawing>
      </w:r>
    </w:p>
    <w:p w14:paraId="174DBB60" w14:textId="77777777" w:rsidR="00161C9E" w:rsidRDefault="00161C9E" w:rsidP="00861C12">
      <w:pPr>
        <w:spacing w:after="0" w:line="240" w:lineRule="auto"/>
        <w:contextualSpacing/>
      </w:pPr>
    </w:p>
    <w:p w14:paraId="7500D115" w14:textId="2E414C3E" w:rsidR="005374D5" w:rsidRPr="00400BA8" w:rsidRDefault="005374D5" w:rsidP="00861C12">
      <w:pPr>
        <w:spacing w:after="0" w:line="240" w:lineRule="auto"/>
        <w:contextualSpacing/>
      </w:pPr>
    </w:p>
    <w:sectPr w:rsidR="005374D5" w:rsidRPr="00400BA8">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Biosensors and Bioelectronic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tzd5awr0xevfgesp5250eddd20zf5s09zwx&quot;&gt;LR-PNW-Reference_Library&lt;record-ids&gt;&lt;item&gt;1&lt;/item&gt;&lt;item&gt;3&lt;/item&gt;&lt;item&gt;4&lt;/item&gt;&lt;item&gt;5&lt;/item&gt;&lt;item&gt;6&lt;/item&gt;&lt;item&gt;7&lt;/item&gt;&lt;item&gt;8&lt;/item&gt;&lt;item&gt;10&lt;/item&gt;&lt;item&gt;13&lt;/item&gt;&lt;item&gt;14&lt;/item&gt;&lt;item&gt;15&lt;/item&gt;&lt;item&gt;16&lt;/item&gt;&lt;item&gt;17&lt;/item&gt;&lt;item&gt;19&lt;/item&gt;&lt;item&gt;20&lt;/item&gt;&lt;item&gt;21&lt;/item&gt;&lt;item&gt;22&lt;/item&gt;&lt;item&gt;23&lt;/item&gt;&lt;item&gt;24&lt;/item&gt;&lt;item&gt;25&lt;/item&gt;&lt;item&gt;26&lt;/item&gt;&lt;item&gt;27&lt;/item&gt;&lt;item&gt;28&lt;/item&gt;&lt;item&gt;29&lt;/item&gt;&lt;item&gt;30&lt;/item&gt;&lt;item&gt;32&lt;/item&gt;&lt;item&gt;33&lt;/item&gt;&lt;item&gt;34&lt;/item&gt;&lt;item&gt;35&lt;/item&gt;&lt;item&gt;36&lt;/item&gt;&lt;item&gt;37&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6&lt;/item&gt;&lt;item&gt;68&lt;/item&gt;&lt;item&gt;69&lt;/item&gt;&lt;item&gt;70&lt;/item&gt;&lt;item&gt;71&lt;/item&gt;&lt;item&gt;72&lt;/item&gt;&lt;item&gt;73&lt;/item&gt;&lt;item&gt;75&lt;/item&gt;&lt;item&gt;76&lt;/item&gt;&lt;item&gt;77&lt;/item&gt;&lt;/record-ids&gt;&lt;/item&gt;&lt;/Libraries&gt;"/>
  </w:docVars>
  <w:rsids>
    <w:rsidRoot w:val="0017405B"/>
    <w:rsid w:val="00001EE6"/>
    <w:rsid w:val="0003610C"/>
    <w:rsid w:val="00046953"/>
    <w:rsid w:val="0006502E"/>
    <w:rsid w:val="00080C92"/>
    <w:rsid w:val="000864E2"/>
    <w:rsid w:val="00091630"/>
    <w:rsid w:val="000A4703"/>
    <w:rsid w:val="000C6F29"/>
    <w:rsid w:val="000D413A"/>
    <w:rsid w:val="000E4C17"/>
    <w:rsid w:val="000E52AF"/>
    <w:rsid w:val="000F0679"/>
    <w:rsid w:val="000F5A0D"/>
    <w:rsid w:val="000F6EF2"/>
    <w:rsid w:val="000F7894"/>
    <w:rsid w:val="00136EC0"/>
    <w:rsid w:val="0015302C"/>
    <w:rsid w:val="001572D7"/>
    <w:rsid w:val="00161C9E"/>
    <w:rsid w:val="00172642"/>
    <w:rsid w:val="0017405B"/>
    <w:rsid w:val="00177E66"/>
    <w:rsid w:val="00184E78"/>
    <w:rsid w:val="001A78BE"/>
    <w:rsid w:val="00201544"/>
    <w:rsid w:val="00210112"/>
    <w:rsid w:val="00212528"/>
    <w:rsid w:val="0021541F"/>
    <w:rsid w:val="002214CB"/>
    <w:rsid w:val="002447A3"/>
    <w:rsid w:val="00263035"/>
    <w:rsid w:val="00283FDC"/>
    <w:rsid w:val="00296ACD"/>
    <w:rsid w:val="002A6BE3"/>
    <w:rsid w:val="002B2B93"/>
    <w:rsid w:val="002B5985"/>
    <w:rsid w:val="002D5409"/>
    <w:rsid w:val="002E0B7E"/>
    <w:rsid w:val="002E63A8"/>
    <w:rsid w:val="002F4D36"/>
    <w:rsid w:val="003175EA"/>
    <w:rsid w:val="00343BB5"/>
    <w:rsid w:val="00343FBB"/>
    <w:rsid w:val="00347467"/>
    <w:rsid w:val="0035316B"/>
    <w:rsid w:val="00356395"/>
    <w:rsid w:val="00360B38"/>
    <w:rsid w:val="00365C72"/>
    <w:rsid w:val="00386A3E"/>
    <w:rsid w:val="00394D25"/>
    <w:rsid w:val="0039552C"/>
    <w:rsid w:val="003B545B"/>
    <w:rsid w:val="003C34BA"/>
    <w:rsid w:val="003D585B"/>
    <w:rsid w:val="003E129E"/>
    <w:rsid w:val="003E310F"/>
    <w:rsid w:val="003E59A6"/>
    <w:rsid w:val="00400AF8"/>
    <w:rsid w:val="00400BA8"/>
    <w:rsid w:val="00406EA0"/>
    <w:rsid w:val="00421272"/>
    <w:rsid w:val="004267E8"/>
    <w:rsid w:val="00430DDC"/>
    <w:rsid w:val="004330B7"/>
    <w:rsid w:val="0045417A"/>
    <w:rsid w:val="00462325"/>
    <w:rsid w:val="00494085"/>
    <w:rsid w:val="004A437F"/>
    <w:rsid w:val="004E086E"/>
    <w:rsid w:val="004F76E2"/>
    <w:rsid w:val="00522D68"/>
    <w:rsid w:val="0053360E"/>
    <w:rsid w:val="005374D5"/>
    <w:rsid w:val="005529A3"/>
    <w:rsid w:val="005540B5"/>
    <w:rsid w:val="0055470B"/>
    <w:rsid w:val="0055638F"/>
    <w:rsid w:val="0056100A"/>
    <w:rsid w:val="005778EA"/>
    <w:rsid w:val="00581989"/>
    <w:rsid w:val="005824D6"/>
    <w:rsid w:val="00583C5B"/>
    <w:rsid w:val="005860D7"/>
    <w:rsid w:val="00595DB3"/>
    <w:rsid w:val="005A0418"/>
    <w:rsid w:val="005A3932"/>
    <w:rsid w:val="005C6A8F"/>
    <w:rsid w:val="005D53DA"/>
    <w:rsid w:val="005F3A46"/>
    <w:rsid w:val="00603811"/>
    <w:rsid w:val="006138B5"/>
    <w:rsid w:val="00625D5B"/>
    <w:rsid w:val="006335C5"/>
    <w:rsid w:val="00635637"/>
    <w:rsid w:val="006379B3"/>
    <w:rsid w:val="00642C9F"/>
    <w:rsid w:val="00676955"/>
    <w:rsid w:val="006A01BD"/>
    <w:rsid w:val="006B5271"/>
    <w:rsid w:val="006B6408"/>
    <w:rsid w:val="006C00C0"/>
    <w:rsid w:val="006D4CC8"/>
    <w:rsid w:val="006D7E7F"/>
    <w:rsid w:val="006E0948"/>
    <w:rsid w:val="006E257B"/>
    <w:rsid w:val="006F006C"/>
    <w:rsid w:val="006F34FC"/>
    <w:rsid w:val="0070279B"/>
    <w:rsid w:val="00703ED2"/>
    <w:rsid w:val="00711A39"/>
    <w:rsid w:val="007234A4"/>
    <w:rsid w:val="00725313"/>
    <w:rsid w:val="007315B2"/>
    <w:rsid w:val="00733661"/>
    <w:rsid w:val="00741135"/>
    <w:rsid w:val="007478CF"/>
    <w:rsid w:val="00757446"/>
    <w:rsid w:val="00762D46"/>
    <w:rsid w:val="007737A1"/>
    <w:rsid w:val="007927B8"/>
    <w:rsid w:val="007B6881"/>
    <w:rsid w:val="007C0DED"/>
    <w:rsid w:val="007D2599"/>
    <w:rsid w:val="007E0A28"/>
    <w:rsid w:val="007E30A4"/>
    <w:rsid w:val="007E3F37"/>
    <w:rsid w:val="007F6F05"/>
    <w:rsid w:val="00806F13"/>
    <w:rsid w:val="008257B7"/>
    <w:rsid w:val="0084534B"/>
    <w:rsid w:val="00851CCB"/>
    <w:rsid w:val="00861C12"/>
    <w:rsid w:val="00870B59"/>
    <w:rsid w:val="00880A6D"/>
    <w:rsid w:val="008915B0"/>
    <w:rsid w:val="008A77D6"/>
    <w:rsid w:val="00927C0C"/>
    <w:rsid w:val="00936858"/>
    <w:rsid w:val="00941740"/>
    <w:rsid w:val="00942EE3"/>
    <w:rsid w:val="00952702"/>
    <w:rsid w:val="00963A6E"/>
    <w:rsid w:val="009664F4"/>
    <w:rsid w:val="00984E74"/>
    <w:rsid w:val="009B2153"/>
    <w:rsid w:val="009B41C2"/>
    <w:rsid w:val="009C3744"/>
    <w:rsid w:val="009C6F08"/>
    <w:rsid w:val="009D7CF0"/>
    <w:rsid w:val="00A12811"/>
    <w:rsid w:val="00A15BED"/>
    <w:rsid w:val="00A2204A"/>
    <w:rsid w:val="00A227BB"/>
    <w:rsid w:val="00A254AA"/>
    <w:rsid w:val="00A31E06"/>
    <w:rsid w:val="00A32540"/>
    <w:rsid w:val="00A32B84"/>
    <w:rsid w:val="00A60287"/>
    <w:rsid w:val="00A61B65"/>
    <w:rsid w:val="00A66ED0"/>
    <w:rsid w:val="00A72A35"/>
    <w:rsid w:val="00AA5728"/>
    <w:rsid w:val="00AB0318"/>
    <w:rsid w:val="00AE0F76"/>
    <w:rsid w:val="00AE1993"/>
    <w:rsid w:val="00AF30A8"/>
    <w:rsid w:val="00AF6017"/>
    <w:rsid w:val="00AF6468"/>
    <w:rsid w:val="00B01B4B"/>
    <w:rsid w:val="00B02CBF"/>
    <w:rsid w:val="00B05E26"/>
    <w:rsid w:val="00B26FBA"/>
    <w:rsid w:val="00B34AC6"/>
    <w:rsid w:val="00B37657"/>
    <w:rsid w:val="00B60211"/>
    <w:rsid w:val="00B6444A"/>
    <w:rsid w:val="00B71BB7"/>
    <w:rsid w:val="00B85353"/>
    <w:rsid w:val="00BB411A"/>
    <w:rsid w:val="00BC005A"/>
    <w:rsid w:val="00BC7E80"/>
    <w:rsid w:val="00BE7E3E"/>
    <w:rsid w:val="00BF36EC"/>
    <w:rsid w:val="00BF689E"/>
    <w:rsid w:val="00C0184A"/>
    <w:rsid w:val="00C115E8"/>
    <w:rsid w:val="00C57933"/>
    <w:rsid w:val="00C64042"/>
    <w:rsid w:val="00C7322F"/>
    <w:rsid w:val="00C92472"/>
    <w:rsid w:val="00CA484D"/>
    <w:rsid w:val="00CC04C6"/>
    <w:rsid w:val="00CC1011"/>
    <w:rsid w:val="00CD2BF6"/>
    <w:rsid w:val="00CE4E00"/>
    <w:rsid w:val="00D05633"/>
    <w:rsid w:val="00D06DA1"/>
    <w:rsid w:val="00D17275"/>
    <w:rsid w:val="00D22AAA"/>
    <w:rsid w:val="00D257EA"/>
    <w:rsid w:val="00D300C1"/>
    <w:rsid w:val="00D45A6E"/>
    <w:rsid w:val="00D464AD"/>
    <w:rsid w:val="00D74525"/>
    <w:rsid w:val="00DC23A7"/>
    <w:rsid w:val="00DC33AE"/>
    <w:rsid w:val="00DD392C"/>
    <w:rsid w:val="00DD6A5A"/>
    <w:rsid w:val="00DE26D4"/>
    <w:rsid w:val="00DE7FA2"/>
    <w:rsid w:val="00E1325D"/>
    <w:rsid w:val="00E32C69"/>
    <w:rsid w:val="00E47064"/>
    <w:rsid w:val="00E576DB"/>
    <w:rsid w:val="00E81B24"/>
    <w:rsid w:val="00E82E0C"/>
    <w:rsid w:val="00E93CE5"/>
    <w:rsid w:val="00E96D78"/>
    <w:rsid w:val="00EA3C91"/>
    <w:rsid w:val="00EA768F"/>
    <w:rsid w:val="00EE11B5"/>
    <w:rsid w:val="00EE1204"/>
    <w:rsid w:val="00EE4E83"/>
    <w:rsid w:val="00EE6012"/>
    <w:rsid w:val="00F06C25"/>
    <w:rsid w:val="00F07EBD"/>
    <w:rsid w:val="00F14FF3"/>
    <w:rsid w:val="00F15D28"/>
    <w:rsid w:val="00F21B62"/>
    <w:rsid w:val="00F30F5C"/>
    <w:rsid w:val="00F46DB4"/>
    <w:rsid w:val="00F503A6"/>
    <w:rsid w:val="00F80CB5"/>
    <w:rsid w:val="00F83E33"/>
    <w:rsid w:val="00FB4B16"/>
    <w:rsid w:val="00FB7CE2"/>
    <w:rsid w:val="00FC0B77"/>
    <w:rsid w:val="00FC5E3E"/>
    <w:rsid w:val="00FD3C08"/>
    <w:rsid w:val="00FF762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2F7DD82"/>
  <w15:chartTrackingRefBased/>
  <w15:docId w15:val="{5C48774B-AC99-41BF-A143-EB27B654FD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heme="minorHAnsi" w:hAnsi="Times New Roman" w:cstheme="minorBidi"/>
        <w:sz w:val="24"/>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14FF3"/>
    <w:pPr>
      <w:ind w:left="720"/>
      <w:contextualSpacing/>
    </w:pPr>
  </w:style>
  <w:style w:type="paragraph" w:customStyle="1" w:styleId="EndNoteBibliographyTitle">
    <w:name w:val="EndNote Bibliography Title"/>
    <w:basedOn w:val="Normal"/>
    <w:link w:val="EndNoteBibliographyTitleChar"/>
    <w:rsid w:val="00161C9E"/>
    <w:pPr>
      <w:spacing w:after="0"/>
      <w:jc w:val="center"/>
    </w:pPr>
    <w:rPr>
      <w:rFonts w:cs="Times New Roman"/>
      <w:noProof/>
    </w:rPr>
  </w:style>
  <w:style w:type="character" w:customStyle="1" w:styleId="EndNoteBibliographyTitleChar">
    <w:name w:val="EndNote Bibliography Title Char"/>
    <w:basedOn w:val="DefaultParagraphFont"/>
    <w:link w:val="EndNoteBibliographyTitle"/>
    <w:rsid w:val="00161C9E"/>
    <w:rPr>
      <w:rFonts w:cs="Times New Roman"/>
      <w:noProof/>
    </w:rPr>
  </w:style>
  <w:style w:type="paragraph" w:customStyle="1" w:styleId="EndNoteBibliography">
    <w:name w:val="EndNote Bibliography"/>
    <w:basedOn w:val="Normal"/>
    <w:link w:val="EndNoteBibliographyChar"/>
    <w:rsid w:val="00161C9E"/>
    <w:pPr>
      <w:spacing w:line="240" w:lineRule="auto"/>
    </w:pPr>
    <w:rPr>
      <w:rFonts w:cs="Times New Roman"/>
      <w:noProof/>
    </w:rPr>
  </w:style>
  <w:style w:type="character" w:customStyle="1" w:styleId="EndNoteBibliographyChar">
    <w:name w:val="EndNote Bibliography Char"/>
    <w:basedOn w:val="DefaultParagraphFont"/>
    <w:link w:val="EndNoteBibliography"/>
    <w:rsid w:val="00161C9E"/>
    <w:rPr>
      <w:rFonts w:cs="Times New Roman"/>
      <w:noProof/>
    </w:rPr>
  </w:style>
  <w:style w:type="character" w:styleId="Hyperlink">
    <w:name w:val="Hyperlink"/>
    <w:basedOn w:val="DefaultParagraphFont"/>
    <w:uiPriority w:val="99"/>
    <w:unhideWhenUsed/>
    <w:rsid w:val="00CC04C6"/>
    <w:rPr>
      <w:color w:val="0563C1" w:themeColor="hyperlink"/>
      <w:u w:val="single"/>
    </w:rPr>
  </w:style>
  <w:style w:type="character" w:styleId="UnresolvedMention">
    <w:name w:val="Unresolved Mention"/>
    <w:basedOn w:val="DefaultParagraphFont"/>
    <w:uiPriority w:val="99"/>
    <w:semiHidden/>
    <w:unhideWhenUsed/>
    <w:rsid w:val="00CC04C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19959749">
      <w:bodyDiv w:val="1"/>
      <w:marLeft w:val="0"/>
      <w:marRight w:val="0"/>
      <w:marTop w:val="0"/>
      <w:marBottom w:val="0"/>
      <w:divBdr>
        <w:top w:val="none" w:sz="0" w:space="0" w:color="auto"/>
        <w:left w:val="none" w:sz="0" w:space="0" w:color="auto"/>
        <w:bottom w:val="none" w:sz="0" w:space="0" w:color="auto"/>
        <w:right w:val="none" w:sz="0" w:space="0" w:color="auto"/>
      </w:divBdr>
    </w:div>
    <w:div w:id="275135548">
      <w:bodyDiv w:val="1"/>
      <w:marLeft w:val="0"/>
      <w:marRight w:val="0"/>
      <w:marTop w:val="0"/>
      <w:marBottom w:val="0"/>
      <w:divBdr>
        <w:top w:val="none" w:sz="0" w:space="0" w:color="auto"/>
        <w:left w:val="none" w:sz="0" w:space="0" w:color="auto"/>
        <w:bottom w:val="none" w:sz="0" w:space="0" w:color="auto"/>
        <w:right w:val="none" w:sz="0" w:space="0" w:color="auto"/>
      </w:divBdr>
    </w:div>
    <w:div w:id="288703196">
      <w:bodyDiv w:val="1"/>
      <w:marLeft w:val="0"/>
      <w:marRight w:val="0"/>
      <w:marTop w:val="0"/>
      <w:marBottom w:val="0"/>
      <w:divBdr>
        <w:top w:val="none" w:sz="0" w:space="0" w:color="auto"/>
        <w:left w:val="none" w:sz="0" w:space="0" w:color="auto"/>
        <w:bottom w:val="none" w:sz="0" w:space="0" w:color="auto"/>
        <w:right w:val="none" w:sz="0" w:space="0" w:color="auto"/>
      </w:divBdr>
      <w:divsChild>
        <w:div w:id="1059867530">
          <w:marLeft w:val="0"/>
          <w:marRight w:val="0"/>
          <w:marTop w:val="0"/>
          <w:marBottom w:val="0"/>
          <w:divBdr>
            <w:top w:val="none" w:sz="0" w:space="0" w:color="auto"/>
            <w:left w:val="none" w:sz="0" w:space="0" w:color="auto"/>
            <w:bottom w:val="none" w:sz="0" w:space="0" w:color="auto"/>
            <w:right w:val="none" w:sz="0" w:space="0" w:color="auto"/>
          </w:divBdr>
        </w:div>
      </w:divsChild>
    </w:div>
    <w:div w:id="621805629">
      <w:bodyDiv w:val="1"/>
      <w:marLeft w:val="0"/>
      <w:marRight w:val="0"/>
      <w:marTop w:val="0"/>
      <w:marBottom w:val="0"/>
      <w:divBdr>
        <w:top w:val="none" w:sz="0" w:space="0" w:color="auto"/>
        <w:left w:val="none" w:sz="0" w:space="0" w:color="auto"/>
        <w:bottom w:val="none" w:sz="0" w:space="0" w:color="auto"/>
        <w:right w:val="none" w:sz="0" w:space="0" w:color="auto"/>
      </w:divBdr>
    </w:div>
    <w:div w:id="722749020">
      <w:bodyDiv w:val="1"/>
      <w:marLeft w:val="0"/>
      <w:marRight w:val="0"/>
      <w:marTop w:val="0"/>
      <w:marBottom w:val="0"/>
      <w:divBdr>
        <w:top w:val="none" w:sz="0" w:space="0" w:color="auto"/>
        <w:left w:val="none" w:sz="0" w:space="0" w:color="auto"/>
        <w:bottom w:val="none" w:sz="0" w:space="0" w:color="auto"/>
        <w:right w:val="none" w:sz="0" w:space="0" w:color="auto"/>
      </w:divBdr>
    </w:div>
    <w:div w:id="770861327">
      <w:bodyDiv w:val="1"/>
      <w:marLeft w:val="0"/>
      <w:marRight w:val="0"/>
      <w:marTop w:val="0"/>
      <w:marBottom w:val="0"/>
      <w:divBdr>
        <w:top w:val="none" w:sz="0" w:space="0" w:color="auto"/>
        <w:left w:val="none" w:sz="0" w:space="0" w:color="auto"/>
        <w:bottom w:val="none" w:sz="0" w:space="0" w:color="auto"/>
        <w:right w:val="none" w:sz="0" w:space="0" w:color="auto"/>
      </w:divBdr>
    </w:div>
    <w:div w:id="776869596">
      <w:bodyDiv w:val="1"/>
      <w:marLeft w:val="0"/>
      <w:marRight w:val="0"/>
      <w:marTop w:val="0"/>
      <w:marBottom w:val="0"/>
      <w:divBdr>
        <w:top w:val="none" w:sz="0" w:space="0" w:color="auto"/>
        <w:left w:val="none" w:sz="0" w:space="0" w:color="auto"/>
        <w:bottom w:val="none" w:sz="0" w:space="0" w:color="auto"/>
        <w:right w:val="none" w:sz="0" w:space="0" w:color="auto"/>
      </w:divBdr>
    </w:div>
    <w:div w:id="967473108">
      <w:bodyDiv w:val="1"/>
      <w:marLeft w:val="0"/>
      <w:marRight w:val="0"/>
      <w:marTop w:val="0"/>
      <w:marBottom w:val="0"/>
      <w:divBdr>
        <w:top w:val="none" w:sz="0" w:space="0" w:color="auto"/>
        <w:left w:val="none" w:sz="0" w:space="0" w:color="auto"/>
        <w:bottom w:val="none" w:sz="0" w:space="0" w:color="auto"/>
        <w:right w:val="none" w:sz="0" w:space="0" w:color="auto"/>
      </w:divBdr>
    </w:div>
    <w:div w:id="1021666379">
      <w:bodyDiv w:val="1"/>
      <w:marLeft w:val="0"/>
      <w:marRight w:val="0"/>
      <w:marTop w:val="0"/>
      <w:marBottom w:val="0"/>
      <w:divBdr>
        <w:top w:val="none" w:sz="0" w:space="0" w:color="auto"/>
        <w:left w:val="none" w:sz="0" w:space="0" w:color="auto"/>
        <w:bottom w:val="none" w:sz="0" w:space="0" w:color="auto"/>
        <w:right w:val="none" w:sz="0" w:space="0" w:color="auto"/>
      </w:divBdr>
    </w:div>
    <w:div w:id="1125319547">
      <w:bodyDiv w:val="1"/>
      <w:marLeft w:val="0"/>
      <w:marRight w:val="0"/>
      <w:marTop w:val="0"/>
      <w:marBottom w:val="0"/>
      <w:divBdr>
        <w:top w:val="none" w:sz="0" w:space="0" w:color="auto"/>
        <w:left w:val="none" w:sz="0" w:space="0" w:color="auto"/>
        <w:bottom w:val="none" w:sz="0" w:space="0" w:color="auto"/>
        <w:right w:val="none" w:sz="0" w:space="0" w:color="auto"/>
      </w:divBdr>
    </w:div>
    <w:div w:id="1126117702">
      <w:bodyDiv w:val="1"/>
      <w:marLeft w:val="0"/>
      <w:marRight w:val="0"/>
      <w:marTop w:val="0"/>
      <w:marBottom w:val="0"/>
      <w:divBdr>
        <w:top w:val="none" w:sz="0" w:space="0" w:color="auto"/>
        <w:left w:val="none" w:sz="0" w:space="0" w:color="auto"/>
        <w:bottom w:val="none" w:sz="0" w:space="0" w:color="auto"/>
        <w:right w:val="none" w:sz="0" w:space="0" w:color="auto"/>
      </w:divBdr>
    </w:div>
    <w:div w:id="1987513549">
      <w:bodyDiv w:val="1"/>
      <w:marLeft w:val="0"/>
      <w:marRight w:val="0"/>
      <w:marTop w:val="0"/>
      <w:marBottom w:val="0"/>
      <w:divBdr>
        <w:top w:val="none" w:sz="0" w:space="0" w:color="auto"/>
        <w:left w:val="none" w:sz="0" w:space="0" w:color="auto"/>
        <w:bottom w:val="none" w:sz="0" w:space="0" w:color="auto"/>
        <w:right w:val="none" w:sz="0" w:space="0" w:color="auto"/>
      </w:divBdr>
    </w:div>
    <w:div w:id="2018851407">
      <w:bodyDiv w:val="1"/>
      <w:marLeft w:val="0"/>
      <w:marRight w:val="0"/>
      <w:marTop w:val="0"/>
      <w:marBottom w:val="0"/>
      <w:divBdr>
        <w:top w:val="none" w:sz="0" w:space="0" w:color="auto"/>
        <w:left w:val="none" w:sz="0" w:space="0" w:color="auto"/>
        <w:bottom w:val="none" w:sz="0" w:space="0" w:color="auto"/>
        <w:right w:val="none" w:sz="0" w:space="0" w:color="auto"/>
      </w:divBdr>
    </w:div>
    <w:div w:id="20951216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www.mimugloves.com" TargetMode="External"/><Relationship Id="rId18" Type="http://schemas.openxmlformats.org/officeDocument/2006/relationships/hyperlink" Target="https://www.senseglove.com/nova/" TargetMode="External"/><Relationship Id="rId26" Type="http://schemas.openxmlformats.org/officeDocument/2006/relationships/image" Target="media/image1.png"/><Relationship Id="rId3" Type="http://schemas.openxmlformats.org/officeDocument/2006/relationships/webSettings" Target="webSettings.xml"/><Relationship Id="rId21" Type="http://schemas.openxmlformats.org/officeDocument/2006/relationships/hyperlink" Target="www.stretchsense.com" TargetMode="External"/><Relationship Id="rId7" Type="http://schemas.openxmlformats.org/officeDocument/2006/relationships/hyperlink" Target="www.captoglove.com" TargetMode="External"/><Relationship Id="rId12" Type="http://schemas.openxmlformats.org/officeDocument/2006/relationships/hyperlink" Target="https://www.instructables.com/Etextile-VR-Gloves-for-Vive-Tracker/" TargetMode="External"/><Relationship Id="rId17" Type="http://schemas.openxmlformats.org/officeDocument/2006/relationships/hyperlink" Target="https://pressureprofile.com/body-pressure-mapping/tactile-glove" TargetMode="External"/><Relationship Id="rId25" Type="http://schemas.openxmlformats.org/officeDocument/2006/relationships/hyperlink" Target="www.proglove.com" TargetMode="External"/><Relationship Id="rId33" Type="http://schemas.openxmlformats.org/officeDocument/2006/relationships/theme" Target="theme/theme1.xml"/><Relationship Id="rId2" Type="http://schemas.openxmlformats.org/officeDocument/2006/relationships/settings" Target="settings.xml"/><Relationship Id="rId16" Type="http://schemas.openxmlformats.org/officeDocument/2006/relationships/hyperlink" Target="https://pressureprofile.com/body-pressure-mapping/finger-tps" TargetMode="External"/><Relationship Id="rId20" Type="http://schemas.openxmlformats.org/officeDocument/2006/relationships/hyperlink" Target="https://www.instructables.com/Gesture-to-SpeechText-Converting-Glove/" TargetMode="External"/><Relationship Id="rId29" Type="http://schemas.openxmlformats.org/officeDocument/2006/relationships/image" Target="media/image4.png"/><Relationship Id="rId1" Type="http://schemas.openxmlformats.org/officeDocument/2006/relationships/styles" Target="styles.xml"/><Relationship Id="rId6" Type="http://schemas.openxmlformats.org/officeDocument/2006/relationships/hyperlink" Target="https://bebopsensors.com/arvr/" TargetMode="External"/><Relationship Id="rId11" Type="http://schemas.openxmlformats.org/officeDocument/2006/relationships/hyperlink" Target="www.instructables.com" TargetMode="External"/><Relationship Id="rId24" Type="http://schemas.openxmlformats.org/officeDocument/2006/relationships/hyperlink" Target="www.instructables.com" TargetMode="External"/><Relationship Id="rId32" Type="http://schemas.openxmlformats.org/officeDocument/2006/relationships/fontTable" Target="fontTable.xml"/><Relationship Id="rId5" Type="http://schemas.openxmlformats.org/officeDocument/2006/relationships/hyperlink" Target="https://www.anthrotronix.com/our-work/biomedical-assistive-devices/" TargetMode="External"/><Relationship Id="rId15" Type="http://schemas.openxmlformats.org/officeDocument/2006/relationships/hyperlink" Target="www.peregrineglove.com" TargetMode="External"/><Relationship Id="rId23" Type="http://schemas.openxmlformats.org/officeDocument/2006/relationships/hyperlink" Target="http://www.nexgenergo.com/ergonomics/nexglove.html" TargetMode="External"/><Relationship Id="rId28" Type="http://schemas.openxmlformats.org/officeDocument/2006/relationships/image" Target="media/image3.jpeg"/><Relationship Id="rId10" Type="http://schemas.openxmlformats.org/officeDocument/2006/relationships/hyperlink" Target="https://www.flexpoint.com/usbglovekit" TargetMode="External"/><Relationship Id="rId19" Type="http://schemas.openxmlformats.org/officeDocument/2006/relationships/hyperlink" Target="https://www.senspro.cz/index_en.php" TargetMode="External"/><Relationship Id="rId31" Type="http://schemas.openxmlformats.org/officeDocument/2006/relationships/image" Target="media/image6.png"/><Relationship Id="rId4" Type="http://schemas.openxmlformats.org/officeDocument/2006/relationships/hyperlink" Target="https://5dt.com/5dt-data-glove-ultra/" TargetMode="External"/><Relationship Id="rId9" Type="http://schemas.openxmlformats.org/officeDocument/2006/relationships/hyperlink" Target="www.instructables.com" TargetMode="External"/><Relationship Id="rId14" Type="http://schemas.openxmlformats.org/officeDocument/2006/relationships/hyperlink" Target="https://shop.neofect.com/products/neofect-smart-glove" TargetMode="External"/><Relationship Id="rId22" Type="http://schemas.openxmlformats.org/officeDocument/2006/relationships/hyperlink" Target="www.boditrak.com" TargetMode="External"/><Relationship Id="rId27" Type="http://schemas.openxmlformats.org/officeDocument/2006/relationships/image" Target="media/image2.png"/><Relationship Id="rId30" Type="http://schemas.openxmlformats.org/officeDocument/2006/relationships/image" Target="media/image5.jpeg"/><Relationship Id="rId8" Type="http://schemas.openxmlformats.org/officeDocument/2006/relationships/hyperlink" Target="www.instructables.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412</TotalTime>
  <Pages>23</Pages>
  <Words>26108</Words>
  <Characters>148817</Characters>
  <Application>Microsoft Office Word</Application>
  <DocSecurity>0</DocSecurity>
  <Lines>1240</Lines>
  <Paragraphs>3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45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molder, Carl F</dc:creator>
  <cp:keywords/>
  <dc:description/>
  <cp:lastModifiedBy>Carl Demolder</cp:lastModifiedBy>
  <cp:revision>10</cp:revision>
  <dcterms:created xsi:type="dcterms:W3CDTF">2021-02-09T16:35:00Z</dcterms:created>
  <dcterms:modified xsi:type="dcterms:W3CDTF">2021-03-05T04:43:00Z</dcterms:modified>
</cp:coreProperties>
</file>